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4F7EE" w14:textId="77777777" w:rsidR="006305D7" w:rsidRPr="004646FF" w:rsidRDefault="006305D7" w:rsidP="00501660">
      <w:pPr>
        <w:pStyle w:val="NormalWeb"/>
        <w:spacing w:before="0" w:beforeAutospacing="0" w:after="0" w:afterAutospacing="0"/>
        <w:jc w:val="left"/>
      </w:pPr>
      <w:r w:rsidRPr="004646FF">
        <w:rPr>
          <w:b/>
          <w:bCs/>
        </w:rPr>
        <w:t>TITLE:</w:t>
      </w:r>
      <w:r w:rsidRPr="004646FF">
        <w:t xml:space="preserve">  </w:t>
      </w:r>
    </w:p>
    <w:p w14:paraId="0FC86332" w14:textId="6BAC0406" w:rsidR="007A4DD6" w:rsidRPr="004646FF" w:rsidRDefault="00375658" w:rsidP="00501660">
      <w:pPr>
        <w:jc w:val="left"/>
        <w:rPr>
          <w:color w:val="808080" w:themeColor="background1" w:themeShade="80"/>
        </w:rPr>
      </w:pPr>
      <w:r w:rsidRPr="004646FF">
        <w:rPr>
          <w:color w:val="auto"/>
        </w:rPr>
        <w:t>Isolation, Transfection, and Culture</w:t>
      </w:r>
      <w:r w:rsidR="000A0E33">
        <w:rPr>
          <w:color w:val="auto"/>
        </w:rPr>
        <w:t xml:space="preserve"> of</w:t>
      </w:r>
      <w:r w:rsidR="000A0E33" w:rsidRPr="000A0E33">
        <w:rPr>
          <w:color w:val="auto"/>
        </w:rPr>
        <w:t xml:space="preserve"> </w:t>
      </w:r>
      <w:r w:rsidR="000A0E33" w:rsidRPr="004646FF">
        <w:rPr>
          <w:color w:val="auto"/>
        </w:rPr>
        <w:t>Primary Human Monocyte</w:t>
      </w:r>
      <w:r w:rsidR="000A0E33">
        <w:rPr>
          <w:color w:val="auto"/>
        </w:rPr>
        <w:t>s</w:t>
      </w:r>
    </w:p>
    <w:p w14:paraId="159220DA" w14:textId="77777777" w:rsidR="007A4DD6" w:rsidRPr="004646FF" w:rsidRDefault="007A4DD6" w:rsidP="00501660">
      <w:pPr>
        <w:jc w:val="left"/>
        <w:rPr>
          <w:b/>
          <w:bCs/>
        </w:rPr>
      </w:pPr>
    </w:p>
    <w:p w14:paraId="2202FAB4" w14:textId="77777777" w:rsidR="006305D7" w:rsidRPr="004646FF" w:rsidRDefault="006305D7" w:rsidP="00501660">
      <w:pPr>
        <w:jc w:val="left"/>
        <w:rPr>
          <w:color w:val="808080" w:themeColor="background1" w:themeShade="80"/>
        </w:rPr>
      </w:pPr>
      <w:r w:rsidRPr="004646FF">
        <w:rPr>
          <w:b/>
          <w:bCs/>
        </w:rPr>
        <w:t>AUTHORS</w:t>
      </w:r>
      <w:r w:rsidR="000B662E" w:rsidRPr="004646FF">
        <w:rPr>
          <w:b/>
          <w:bCs/>
        </w:rPr>
        <w:t xml:space="preserve"> &amp; AFFILIATIONS</w:t>
      </w:r>
      <w:r w:rsidRPr="004646FF">
        <w:rPr>
          <w:b/>
          <w:bCs/>
        </w:rPr>
        <w:t xml:space="preserve">: </w:t>
      </w:r>
    </w:p>
    <w:p w14:paraId="67588502" w14:textId="7FCE8748" w:rsidR="00D04A95" w:rsidRDefault="00375658" w:rsidP="00501660">
      <w:pPr>
        <w:jc w:val="left"/>
        <w:rPr>
          <w:color w:val="auto"/>
          <w:vertAlign w:val="superscript"/>
        </w:rPr>
      </w:pPr>
      <w:r w:rsidRPr="004646FF">
        <w:rPr>
          <w:color w:val="auto"/>
        </w:rPr>
        <w:t>Karlie Plaisance-Bonstaff</w:t>
      </w:r>
      <w:r w:rsidRPr="004646FF">
        <w:rPr>
          <w:color w:val="auto"/>
          <w:vertAlign w:val="superscript"/>
        </w:rPr>
        <w:t>1</w:t>
      </w:r>
      <w:r w:rsidR="00DE3BF7" w:rsidRPr="004646FF">
        <w:rPr>
          <w:color w:val="auto"/>
          <w:vertAlign w:val="superscript"/>
        </w:rPr>
        <w:t>,</w:t>
      </w:r>
      <w:r w:rsidR="006863C9" w:rsidRPr="004646FF">
        <w:rPr>
          <w:color w:val="auto"/>
          <w:vertAlign w:val="superscript"/>
        </w:rPr>
        <w:t>4</w:t>
      </w:r>
      <w:r w:rsidRPr="004646FF">
        <w:rPr>
          <w:color w:val="auto"/>
        </w:rPr>
        <w:t>, Celeste Faia</w:t>
      </w:r>
      <w:r w:rsidRPr="004646FF">
        <w:rPr>
          <w:color w:val="auto"/>
          <w:vertAlign w:val="superscript"/>
        </w:rPr>
        <w:t>2</w:t>
      </w:r>
      <w:r w:rsidRPr="004646FF">
        <w:rPr>
          <w:color w:val="auto"/>
        </w:rPr>
        <w:t xml:space="preserve">, </w:t>
      </w:r>
      <w:r w:rsidR="003722DB" w:rsidRPr="004646FF">
        <w:rPr>
          <w:color w:val="auto"/>
        </w:rPr>
        <w:t xml:space="preserve">Dorota </w:t>
      </w:r>
      <w:r w:rsidR="003722DB" w:rsidRPr="004646FF">
        <w:t>Wyczechowska</w:t>
      </w:r>
      <w:r w:rsidR="003722DB" w:rsidRPr="004646FF">
        <w:rPr>
          <w:color w:val="auto"/>
          <w:vertAlign w:val="superscript"/>
        </w:rPr>
        <w:t>1</w:t>
      </w:r>
      <w:r w:rsidR="003722DB" w:rsidRPr="004646FF">
        <w:rPr>
          <w:color w:val="auto"/>
        </w:rPr>
        <w:t>,</w:t>
      </w:r>
      <w:r w:rsidR="009A4F65" w:rsidRPr="004646FF">
        <w:rPr>
          <w:color w:val="auto"/>
        </w:rPr>
        <w:t xml:space="preserve"> </w:t>
      </w:r>
      <w:r w:rsidR="009C2041" w:rsidRPr="004646FF">
        <w:rPr>
          <w:color w:val="auto"/>
        </w:rPr>
        <w:t>Duane Jeansonne</w:t>
      </w:r>
      <w:r w:rsidR="009C2041" w:rsidRPr="004646FF">
        <w:rPr>
          <w:color w:val="auto"/>
          <w:vertAlign w:val="superscript"/>
        </w:rPr>
        <w:t>1</w:t>
      </w:r>
      <w:r w:rsidR="009C2041" w:rsidRPr="004646FF">
        <w:rPr>
          <w:color w:val="auto"/>
        </w:rPr>
        <w:t xml:space="preserve">, </w:t>
      </w:r>
      <w:r w:rsidR="00CC398B" w:rsidRPr="004646FF">
        <w:rPr>
          <w:color w:val="auto"/>
        </w:rPr>
        <w:t>Cecilia Vittori</w:t>
      </w:r>
      <w:r w:rsidR="00CC398B" w:rsidRPr="004646FF">
        <w:rPr>
          <w:color w:val="auto"/>
          <w:vertAlign w:val="superscript"/>
        </w:rPr>
        <w:t>1</w:t>
      </w:r>
      <w:r w:rsidR="006863C9" w:rsidRPr="004646FF">
        <w:rPr>
          <w:color w:val="auto"/>
          <w:vertAlign w:val="superscript"/>
        </w:rPr>
        <w:t>,3</w:t>
      </w:r>
      <w:r w:rsidR="00CC398B" w:rsidRPr="004646FF">
        <w:rPr>
          <w:color w:val="auto"/>
        </w:rPr>
        <w:t xml:space="preserve">, </w:t>
      </w:r>
      <w:r w:rsidRPr="004646FF">
        <w:rPr>
          <w:color w:val="auto"/>
        </w:rPr>
        <w:t>Francesca Peruzzi</w:t>
      </w:r>
      <w:r w:rsidRPr="004646FF">
        <w:rPr>
          <w:color w:val="auto"/>
          <w:vertAlign w:val="superscript"/>
        </w:rPr>
        <w:t>1,</w:t>
      </w:r>
      <w:r w:rsidR="006863C9" w:rsidRPr="004646FF">
        <w:rPr>
          <w:color w:val="auto"/>
          <w:vertAlign w:val="superscript"/>
        </w:rPr>
        <w:t>4</w:t>
      </w:r>
    </w:p>
    <w:p w14:paraId="319F0017" w14:textId="77777777" w:rsidR="004646FF" w:rsidRPr="000A0E33" w:rsidRDefault="004646FF" w:rsidP="00501660">
      <w:pPr>
        <w:jc w:val="left"/>
        <w:rPr>
          <w:color w:val="auto"/>
        </w:rPr>
      </w:pPr>
    </w:p>
    <w:p w14:paraId="49F391B7" w14:textId="77777777" w:rsidR="00375658" w:rsidRPr="000A0E33" w:rsidRDefault="00375658" w:rsidP="00501660">
      <w:pPr>
        <w:jc w:val="left"/>
        <w:rPr>
          <w:color w:val="auto"/>
        </w:rPr>
      </w:pPr>
      <w:r w:rsidRPr="000A0E33">
        <w:rPr>
          <w:color w:val="auto"/>
          <w:vertAlign w:val="superscript"/>
        </w:rPr>
        <w:t>1</w:t>
      </w:r>
      <w:r w:rsidRPr="00501660">
        <w:rPr>
          <w:color w:val="auto"/>
        </w:rPr>
        <w:t>Department of Medicine, Louisiana State University Health Science</w:t>
      </w:r>
      <w:r w:rsidR="001651AE" w:rsidRPr="00501660">
        <w:rPr>
          <w:color w:val="auto"/>
        </w:rPr>
        <w:t>s</w:t>
      </w:r>
      <w:r w:rsidRPr="00501660">
        <w:rPr>
          <w:color w:val="auto"/>
        </w:rPr>
        <w:t xml:space="preserve"> Center, New Orleans, LA, USA</w:t>
      </w:r>
    </w:p>
    <w:p w14:paraId="2029FA37" w14:textId="2E055AAD" w:rsidR="00375658" w:rsidRPr="00501660" w:rsidRDefault="00375658" w:rsidP="00501660">
      <w:pPr>
        <w:jc w:val="left"/>
        <w:rPr>
          <w:bCs/>
          <w:color w:val="auto"/>
        </w:rPr>
      </w:pPr>
      <w:r w:rsidRPr="000A0E33">
        <w:rPr>
          <w:bCs/>
          <w:color w:val="auto"/>
          <w:vertAlign w:val="superscript"/>
        </w:rPr>
        <w:t>2</w:t>
      </w:r>
      <w:r w:rsidRPr="00501660">
        <w:rPr>
          <w:bCs/>
          <w:color w:val="auto"/>
        </w:rPr>
        <w:t xml:space="preserve">Department of Microbiology, Immunology, and </w:t>
      </w:r>
      <w:r w:rsidR="001651AE" w:rsidRPr="00501660">
        <w:rPr>
          <w:bCs/>
          <w:color w:val="auto"/>
        </w:rPr>
        <w:t>Parasitology, Louisiana State University Health Sciences Center, New Orleans, LA, USA</w:t>
      </w:r>
    </w:p>
    <w:p w14:paraId="1E74704C" w14:textId="0221B2CA" w:rsidR="006863C9" w:rsidRPr="00501660" w:rsidRDefault="006863C9" w:rsidP="00501660">
      <w:pPr>
        <w:jc w:val="left"/>
        <w:rPr>
          <w:bCs/>
          <w:color w:val="auto"/>
        </w:rPr>
      </w:pPr>
      <w:r w:rsidRPr="00501660">
        <w:rPr>
          <w:bCs/>
          <w:color w:val="auto"/>
          <w:vertAlign w:val="superscript"/>
        </w:rPr>
        <w:t>3</w:t>
      </w:r>
      <w:r w:rsidRPr="00501660">
        <w:rPr>
          <w:bCs/>
          <w:color w:val="auto"/>
        </w:rPr>
        <w:t>Department of Biomedical and Clinical Sciences L. Sacco, University of Milan, Italy</w:t>
      </w:r>
    </w:p>
    <w:p w14:paraId="61D49AB1" w14:textId="77777777" w:rsidR="004646FF" w:rsidRPr="00501660" w:rsidRDefault="004646FF" w:rsidP="00501660">
      <w:pPr>
        <w:jc w:val="left"/>
        <w:rPr>
          <w:bCs/>
          <w:color w:val="auto"/>
        </w:rPr>
      </w:pPr>
    </w:p>
    <w:p w14:paraId="53791802" w14:textId="0343C224" w:rsidR="000A0E33" w:rsidRPr="00501660" w:rsidRDefault="006863C9" w:rsidP="000A0E33">
      <w:pPr>
        <w:jc w:val="left"/>
        <w:rPr>
          <w:b/>
          <w:color w:val="auto"/>
        </w:rPr>
      </w:pPr>
      <w:r w:rsidRPr="00501660">
        <w:rPr>
          <w:b/>
          <w:color w:val="auto"/>
        </w:rPr>
        <w:t xml:space="preserve">Corresponding </w:t>
      </w:r>
      <w:r w:rsidR="001651AE" w:rsidRPr="00501660">
        <w:rPr>
          <w:b/>
          <w:color w:val="auto"/>
        </w:rPr>
        <w:t>Author</w:t>
      </w:r>
      <w:r w:rsidR="00DE3BF7" w:rsidRPr="00501660">
        <w:rPr>
          <w:b/>
          <w:color w:val="auto"/>
        </w:rPr>
        <w:t>s</w:t>
      </w:r>
      <w:r w:rsidR="001651AE" w:rsidRPr="00501660">
        <w:rPr>
          <w:b/>
          <w:color w:val="auto"/>
        </w:rPr>
        <w:t xml:space="preserve">: </w:t>
      </w:r>
    </w:p>
    <w:p w14:paraId="5FC2EA86" w14:textId="39FE3491" w:rsidR="000A0E33" w:rsidRDefault="00DE3BF7" w:rsidP="000A0E33">
      <w:pPr>
        <w:jc w:val="left"/>
        <w:rPr>
          <w:bCs/>
          <w:color w:val="auto"/>
        </w:rPr>
      </w:pPr>
      <w:r w:rsidRPr="00501660">
        <w:rPr>
          <w:bCs/>
          <w:color w:val="auto"/>
        </w:rPr>
        <w:t>Karlie Plaisance-</w:t>
      </w:r>
      <w:proofErr w:type="spellStart"/>
      <w:r w:rsidRPr="00501660">
        <w:rPr>
          <w:bCs/>
          <w:color w:val="auto"/>
        </w:rPr>
        <w:t>Bonstaff</w:t>
      </w:r>
      <w:proofErr w:type="spellEnd"/>
      <w:r w:rsidR="000A0E33">
        <w:rPr>
          <w:bCs/>
          <w:color w:val="auto"/>
        </w:rPr>
        <w:tab/>
        <w:t>(</w:t>
      </w:r>
      <w:r w:rsidR="000A0E33" w:rsidRPr="0080632B">
        <w:rPr>
          <w:bCs/>
          <w:color w:val="auto"/>
        </w:rPr>
        <w:t>kbonst@lsuhsc.edu</w:t>
      </w:r>
      <w:r w:rsidR="000A0E33">
        <w:rPr>
          <w:bCs/>
          <w:color w:val="auto"/>
        </w:rPr>
        <w:t>)</w:t>
      </w:r>
    </w:p>
    <w:p w14:paraId="0570D691" w14:textId="597B8BE2" w:rsidR="001651AE" w:rsidRPr="000A0E33" w:rsidRDefault="001651AE" w:rsidP="00501660">
      <w:pPr>
        <w:jc w:val="left"/>
        <w:rPr>
          <w:bCs/>
          <w:color w:val="auto"/>
        </w:rPr>
      </w:pPr>
      <w:r w:rsidRPr="00501660">
        <w:rPr>
          <w:bCs/>
          <w:color w:val="auto"/>
        </w:rPr>
        <w:t>Francesca Peruzzi</w:t>
      </w:r>
      <w:r w:rsidR="000A0E33">
        <w:rPr>
          <w:bCs/>
          <w:color w:val="auto"/>
        </w:rPr>
        <w:t xml:space="preserve"> </w:t>
      </w:r>
      <w:r w:rsidR="000A0E33">
        <w:rPr>
          <w:bCs/>
          <w:color w:val="auto"/>
        </w:rPr>
        <w:tab/>
      </w:r>
      <w:r w:rsidR="000A0E33">
        <w:rPr>
          <w:bCs/>
          <w:color w:val="auto"/>
        </w:rPr>
        <w:tab/>
        <w:t>(</w:t>
      </w:r>
      <w:r w:rsidR="000A0E33" w:rsidRPr="0080632B">
        <w:rPr>
          <w:bCs/>
          <w:color w:val="auto"/>
        </w:rPr>
        <w:t>fperuz@lsuhsc.edu</w:t>
      </w:r>
      <w:r w:rsidR="000A0E33">
        <w:rPr>
          <w:bCs/>
          <w:color w:val="auto"/>
        </w:rPr>
        <w:t>)</w:t>
      </w:r>
    </w:p>
    <w:p w14:paraId="5119DEDB" w14:textId="77777777" w:rsidR="001651AE" w:rsidRPr="000A0E33" w:rsidRDefault="001651AE" w:rsidP="00501660">
      <w:pPr>
        <w:jc w:val="left"/>
        <w:rPr>
          <w:bCs/>
          <w:color w:val="auto"/>
        </w:rPr>
      </w:pPr>
      <w:r w:rsidRPr="000A0E33">
        <w:rPr>
          <w:bCs/>
          <w:color w:val="auto"/>
        </w:rPr>
        <w:t>Tel: (504)-210-2978</w:t>
      </w:r>
    </w:p>
    <w:p w14:paraId="68875897" w14:textId="77777777" w:rsidR="001C3DD9" w:rsidRPr="004646FF" w:rsidRDefault="001C3DD9" w:rsidP="00501660">
      <w:pPr>
        <w:jc w:val="left"/>
        <w:rPr>
          <w:bCs/>
          <w:color w:val="auto"/>
        </w:rPr>
      </w:pPr>
    </w:p>
    <w:p w14:paraId="2B5E7B50" w14:textId="77777777" w:rsidR="006305D7" w:rsidRPr="004646FF" w:rsidRDefault="006305D7" w:rsidP="00501660">
      <w:pPr>
        <w:pStyle w:val="NormalWeb"/>
        <w:spacing w:before="0" w:beforeAutospacing="0" w:after="0" w:afterAutospacing="0"/>
        <w:jc w:val="left"/>
      </w:pPr>
      <w:r w:rsidRPr="004646FF">
        <w:rPr>
          <w:b/>
          <w:bCs/>
        </w:rPr>
        <w:t>KEYWORDS:</w:t>
      </w:r>
      <w:r w:rsidRPr="004646FF">
        <w:t xml:space="preserve"> </w:t>
      </w:r>
    </w:p>
    <w:p w14:paraId="62AD7976" w14:textId="56244015" w:rsidR="007A4DD6" w:rsidRPr="004646FF" w:rsidRDefault="00CF060F" w:rsidP="00501660">
      <w:pPr>
        <w:jc w:val="left"/>
        <w:rPr>
          <w:color w:val="808080" w:themeColor="text1" w:themeTint="7F"/>
        </w:rPr>
      </w:pPr>
      <w:r>
        <w:rPr>
          <w:color w:val="auto"/>
        </w:rPr>
        <w:t>p</w:t>
      </w:r>
      <w:r w:rsidR="6DA3E492" w:rsidRPr="004646FF">
        <w:rPr>
          <w:color w:val="auto"/>
        </w:rPr>
        <w:t xml:space="preserve">rimary monocytes, human monocytes, monocyte isolation, monocyte transfection, monocyte culture, monocyte differentiation, HIV-infected monocytes, HIV patient samples </w:t>
      </w:r>
    </w:p>
    <w:p w14:paraId="3419960F" w14:textId="77777777" w:rsidR="006305D7" w:rsidRPr="004646FF" w:rsidRDefault="006305D7" w:rsidP="00501660">
      <w:pPr>
        <w:pStyle w:val="NormalWeb"/>
        <w:spacing w:before="0" w:beforeAutospacing="0" w:after="0" w:afterAutospacing="0"/>
        <w:jc w:val="left"/>
      </w:pPr>
    </w:p>
    <w:p w14:paraId="549E9065" w14:textId="75A9CE53" w:rsidR="006305D7" w:rsidRPr="00501660" w:rsidRDefault="000A0E33" w:rsidP="00501660">
      <w:pPr>
        <w:jc w:val="left"/>
        <w:rPr>
          <w:b/>
          <w:bCs/>
        </w:rPr>
      </w:pPr>
      <w:r w:rsidRPr="00501660">
        <w:rPr>
          <w:b/>
          <w:bCs/>
        </w:rPr>
        <w:t>SUMMARY:</w:t>
      </w:r>
    </w:p>
    <w:p w14:paraId="62164F73" w14:textId="0E5D2E75" w:rsidR="006305D7" w:rsidRPr="004646FF" w:rsidRDefault="00CF060F" w:rsidP="00501660">
      <w:pPr>
        <w:jc w:val="left"/>
        <w:rPr>
          <w:color w:val="000000" w:themeColor="text1"/>
        </w:rPr>
      </w:pPr>
      <w:r>
        <w:rPr>
          <w:color w:val="000000" w:themeColor="text1"/>
        </w:rPr>
        <w:t>Presented here is an o</w:t>
      </w:r>
      <w:r w:rsidR="6DA3E492" w:rsidRPr="004646FF">
        <w:rPr>
          <w:color w:val="000000" w:themeColor="text1"/>
        </w:rPr>
        <w:t xml:space="preserve">ptimized protocol for isolating, </w:t>
      </w:r>
      <w:r w:rsidR="6DA3E492" w:rsidRPr="004646FF">
        <w:rPr>
          <w:color w:val="auto"/>
        </w:rPr>
        <w:t>culturing</w:t>
      </w:r>
      <w:r w:rsidR="6DA3E492" w:rsidRPr="004646FF">
        <w:rPr>
          <w:color w:val="000000" w:themeColor="text1"/>
        </w:rPr>
        <w:t xml:space="preserve">, transfecting, and differentiating human primary monocytes from </w:t>
      </w:r>
      <w:r w:rsidR="6DA3E492" w:rsidRPr="00501660">
        <w:rPr>
          <w:color w:val="000000" w:themeColor="text1"/>
        </w:rPr>
        <w:t>HIV</w:t>
      </w:r>
      <w:r w:rsidR="6DA3E492" w:rsidRPr="00501660">
        <w:rPr>
          <w:color w:val="auto"/>
        </w:rPr>
        <w:t>-i</w:t>
      </w:r>
      <w:r w:rsidR="6DA3E492" w:rsidRPr="00501660">
        <w:rPr>
          <w:color w:val="000000" w:themeColor="text1"/>
        </w:rPr>
        <w:t>nfected individuals</w:t>
      </w:r>
      <w:r w:rsidR="00D505B5" w:rsidRPr="00501660">
        <w:rPr>
          <w:color w:val="000000" w:themeColor="text1"/>
        </w:rPr>
        <w:t xml:space="preserve"> and </w:t>
      </w:r>
      <w:proofErr w:type="spellStart"/>
      <w:r w:rsidR="00501660">
        <w:rPr>
          <w:color w:val="000000" w:themeColor="text1"/>
        </w:rPr>
        <w:t>heathly</w:t>
      </w:r>
      <w:proofErr w:type="spellEnd"/>
      <w:r w:rsidR="00501660">
        <w:rPr>
          <w:color w:val="000000" w:themeColor="text1"/>
        </w:rPr>
        <w:t xml:space="preserve"> </w:t>
      </w:r>
      <w:r w:rsidR="00D505B5" w:rsidRPr="00501660">
        <w:rPr>
          <w:color w:val="000000" w:themeColor="text1"/>
        </w:rPr>
        <w:t>controls</w:t>
      </w:r>
      <w:r w:rsidR="6DA3E492" w:rsidRPr="00501660">
        <w:rPr>
          <w:color w:val="000000" w:themeColor="text1"/>
        </w:rPr>
        <w:t>.</w:t>
      </w:r>
    </w:p>
    <w:p w14:paraId="0CF2EA0A" w14:textId="77777777" w:rsidR="001C3DD9" w:rsidRPr="004646FF" w:rsidRDefault="001C3DD9" w:rsidP="00501660">
      <w:pPr>
        <w:jc w:val="left"/>
        <w:rPr>
          <w:color w:val="000000" w:themeColor="text1"/>
        </w:rPr>
      </w:pPr>
    </w:p>
    <w:p w14:paraId="5E092D64" w14:textId="27CBEBFD" w:rsidR="006305D7" w:rsidRPr="004646FF" w:rsidRDefault="006305D7" w:rsidP="00501660">
      <w:pPr>
        <w:jc w:val="left"/>
        <w:rPr>
          <w:color w:val="808080"/>
        </w:rPr>
      </w:pPr>
      <w:r w:rsidRPr="004646FF">
        <w:rPr>
          <w:b/>
          <w:bCs/>
        </w:rPr>
        <w:t>ABSTRACT</w:t>
      </w:r>
      <w:r w:rsidR="001C3DD9" w:rsidRPr="004646FF">
        <w:rPr>
          <w:b/>
          <w:bCs/>
        </w:rPr>
        <w:t>:</w:t>
      </w:r>
    </w:p>
    <w:p w14:paraId="211F322B" w14:textId="3E867F71" w:rsidR="006305D7" w:rsidRPr="004646FF" w:rsidRDefault="00E93297" w:rsidP="00501660">
      <w:pPr>
        <w:jc w:val="left"/>
        <w:rPr>
          <w:color w:val="000000" w:themeColor="text1"/>
        </w:rPr>
      </w:pPr>
      <w:r w:rsidRPr="004646FF">
        <w:rPr>
          <w:color w:val="000000" w:themeColor="text1"/>
        </w:rPr>
        <w:t xml:space="preserve">Human </w:t>
      </w:r>
      <w:r w:rsidR="000A0E33">
        <w:rPr>
          <w:color w:val="000000" w:themeColor="text1"/>
        </w:rPr>
        <w:t>i</w:t>
      </w:r>
      <w:r w:rsidRPr="004646FF">
        <w:rPr>
          <w:color w:val="000000" w:themeColor="text1"/>
        </w:rPr>
        <w:t xml:space="preserve">mmunodeficiency </w:t>
      </w:r>
      <w:r w:rsidR="000A0E33">
        <w:rPr>
          <w:color w:val="000000" w:themeColor="text1"/>
        </w:rPr>
        <w:t>v</w:t>
      </w:r>
      <w:r w:rsidRPr="004646FF">
        <w:rPr>
          <w:color w:val="000000" w:themeColor="text1"/>
        </w:rPr>
        <w:t xml:space="preserve">irus (HIV) remains a major health concern despite the introduction of </w:t>
      </w:r>
      <w:r w:rsidR="00F3577A" w:rsidRPr="004646FF">
        <w:rPr>
          <w:color w:val="000000" w:themeColor="text1"/>
        </w:rPr>
        <w:t xml:space="preserve">combined </w:t>
      </w:r>
      <w:r w:rsidRPr="004646FF">
        <w:rPr>
          <w:color w:val="000000" w:themeColor="text1"/>
        </w:rPr>
        <w:t>antiretroviral therapy (</w:t>
      </w:r>
      <w:proofErr w:type="spellStart"/>
      <w:r w:rsidR="00CC398B" w:rsidRPr="004646FF">
        <w:rPr>
          <w:color w:val="000000" w:themeColor="text1"/>
        </w:rPr>
        <w:t>c</w:t>
      </w:r>
      <w:r w:rsidRPr="004646FF">
        <w:rPr>
          <w:color w:val="000000" w:themeColor="text1"/>
        </w:rPr>
        <w:t>ART</w:t>
      </w:r>
      <w:proofErr w:type="spellEnd"/>
      <w:r w:rsidRPr="004646FF">
        <w:rPr>
          <w:color w:val="000000" w:themeColor="text1"/>
        </w:rPr>
        <w:t>) in the mid-1990s.</w:t>
      </w:r>
      <w:r w:rsidR="003935C7" w:rsidRPr="004646FF">
        <w:rPr>
          <w:color w:val="000000" w:themeColor="text1"/>
        </w:rPr>
        <w:t xml:space="preserve"> </w:t>
      </w:r>
      <w:r w:rsidR="00D32C57" w:rsidRPr="004646FF">
        <w:rPr>
          <w:color w:val="000000" w:themeColor="text1"/>
        </w:rPr>
        <w:t xml:space="preserve">While </w:t>
      </w:r>
      <w:r w:rsidR="00F3577A" w:rsidRPr="004646FF">
        <w:rPr>
          <w:color w:val="000000" w:themeColor="text1"/>
        </w:rPr>
        <w:t>antiretroviral therapy efficiently lowers systemic viral load and restores normal CD4</w:t>
      </w:r>
      <w:r w:rsidR="00F3577A" w:rsidRPr="004646FF">
        <w:rPr>
          <w:color w:val="000000" w:themeColor="text1"/>
          <w:vertAlign w:val="superscript"/>
        </w:rPr>
        <w:t>+</w:t>
      </w:r>
      <w:r w:rsidR="00F3577A" w:rsidRPr="004646FF">
        <w:rPr>
          <w:color w:val="000000" w:themeColor="text1"/>
        </w:rPr>
        <w:t xml:space="preserve"> T cell counts, it does not reconstitute a </w:t>
      </w:r>
      <w:r w:rsidR="00CF060F">
        <w:rPr>
          <w:color w:val="000000" w:themeColor="text1"/>
        </w:rPr>
        <w:t xml:space="preserve">completely </w:t>
      </w:r>
      <w:r w:rsidR="00F3577A" w:rsidRPr="004646FF">
        <w:rPr>
          <w:color w:val="000000" w:themeColor="text1"/>
        </w:rPr>
        <w:t>functional immune system</w:t>
      </w:r>
      <w:r w:rsidR="00CC436E" w:rsidRPr="004646FF">
        <w:rPr>
          <w:color w:val="000000" w:themeColor="text1"/>
        </w:rPr>
        <w:t xml:space="preserve">. </w:t>
      </w:r>
      <w:r w:rsidR="00F3577A" w:rsidRPr="004646FF">
        <w:rPr>
          <w:color w:val="000000" w:themeColor="text1"/>
        </w:rPr>
        <w:t>A dysfunctional immune system in HIV</w:t>
      </w:r>
      <w:r w:rsidR="009472F7">
        <w:rPr>
          <w:color w:val="000000" w:themeColor="text1"/>
        </w:rPr>
        <w:t>-infected</w:t>
      </w:r>
      <w:r w:rsidR="00F3577A" w:rsidRPr="004646FF">
        <w:rPr>
          <w:color w:val="000000" w:themeColor="text1"/>
        </w:rPr>
        <w:t xml:space="preserve"> individuals </w:t>
      </w:r>
      <w:r w:rsidR="00CF060F">
        <w:rPr>
          <w:color w:val="000000" w:themeColor="text1"/>
        </w:rPr>
        <w:t>undergoing</w:t>
      </w:r>
      <w:r w:rsidR="00F3577A" w:rsidRPr="004646FF">
        <w:rPr>
          <w:color w:val="000000" w:themeColor="text1"/>
        </w:rPr>
        <w:t xml:space="preserve"> </w:t>
      </w:r>
      <w:proofErr w:type="spellStart"/>
      <w:r w:rsidR="00F3577A" w:rsidRPr="004646FF">
        <w:rPr>
          <w:color w:val="000000" w:themeColor="text1"/>
        </w:rPr>
        <w:t>cART</w:t>
      </w:r>
      <w:proofErr w:type="spellEnd"/>
      <w:r w:rsidR="00F3577A" w:rsidRPr="004646FF">
        <w:rPr>
          <w:color w:val="000000" w:themeColor="text1"/>
        </w:rPr>
        <w:t xml:space="preserve"> may be characterized by immune activation, early aging of immune cells</w:t>
      </w:r>
      <w:r w:rsidR="00CC398B" w:rsidRPr="004646FF">
        <w:rPr>
          <w:color w:val="000000" w:themeColor="text1"/>
        </w:rPr>
        <w:t>,</w:t>
      </w:r>
      <w:r w:rsidR="00F3577A" w:rsidRPr="004646FF">
        <w:rPr>
          <w:color w:val="000000" w:themeColor="text1"/>
        </w:rPr>
        <w:t xml:space="preserve"> or persistent inflammation. </w:t>
      </w:r>
      <w:r w:rsidR="00CF060F">
        <w:rPr>
          <w:color w:val="000000" w:themeColor="text1"/>
        </w:rPr>
        <w:t>T</w:t>
      </w:r>
      <w:r w:rsidR="00F3577A" w:rsidRPr="004646FF">
        <w:rPr>
          <w:color w:val="000000" w:themeColor="text1"/>
        </w:rPr>
        <w:t xml:space="preserve">hese conditions, </w:t>
      </w:r>
      <w:r w:rsidR="00CF060F">
        <w:rPr>
          <w:color w:val="000000" w:themeColor="text1"/>
        </w:rPr>
        <w:t>along</w:t>
      </w:r>
      <w:r w:rsidR="00F3577A" w:rsidRPr="004646FF">
        <w:rPr>
          <w:color w:val="000000" w:themeColor="text1"/>
        </w:rPr>
        <w:t xml:space="preserve"> with comorbid factors associated with HIV infection, add complexity to the disease</w:t>
      </w:r>
      <w:r w:rsidR="009472F7">
        <w:rPr>
          <w:color w:val="000000" w:themeColor="text1"/>
        </w:rPr>
        <w:t>, which</w:t>
      </w:r>
      <w:r w:rsidR="00F3577A" w:rsidRPr="004646FF">
        <w:rPr>
          <w:color w:val="000000" w:themeColor="text1"/>
        </w:rPr>
        <w:t xml:space="preserve"> cannot </w:t>
      </w:r>
      <w:r w:rsidR="009472F7">
        <w:rPr>
          <w:color w:val="000000" w:themeColor="text1"/>
        </w:rPr>
        <w:t xml:space="preserve">be </w:t>
      </w:r>
      <w:r w:rsidR="00F3577A" w:rsidRPr="004646FF">
        <w:rPr>
          <w:color w:val="000000" w:themeColor="text1"/>
        </w:rPr>
        <w:t xml:space="preserve">easily reproduced in cellular and animal models. </w:t>
      </w:r>
      <w:r w:rsidR="00CC398B" w:rsidRPr="004646FF">
        <w:rPr>
          <w:color w:val="000000" w:themeColor="text1"/>
        </w:rPr>
        <w:t>T</w:t>
      </w:r>
      <w:r w:rsidR="00F3577A" w:rsidRPr="004646FF">
        <w:rPr>
          <w:color w:val="000000" w:themeColor="text1"/>
        </w:rPr>
        <w:t>o investigate the molecular events underlying immune dysfunction in th</w:t>
      </w:r>
      <w:r w:rsidR="009472F7">
        <w:rPr>
          <w:color w:val="000000" w:themeColor="text1"/>
        </w:rPr>
        <w:t>e</w:t>
      </w:r>
      <w:r w:rsidR="00F3577A" w:rsidRPr="004646FF">
        <w:rPr>
          <w:color w:val="000000" w:themeColor="text1"/>
        </w:rPr>
        <w:t>se patients</w:t>
      </w:r>
      <w:r w:rsidR="009E4444" w:rsidRPr="004646FF">
        <w:rPr>
          <w:color w:val="000000" w:themeColor="text1"/>
        </w:rPr>
        <w:t>,</w:t>
      </w:r>
      <w:r w:rsidR="00F3577A" w:rsidRPr="004646FF">
        <w:rPr>
          <w:color w:val="000000" w:themeColor="text1"/>
        </w:rPr>
        <w:t xml:space="preserve"> </w:t>
      </w:r>
      <w:r w:rsidR="00CC398B" w:rsidRPr="004646FF">
        <w:rPr>
          <w:color w:val="000000" w:themeColor="text1"/>
        </w:rPr>
        <w:t>a system to culture and manipulate</w:t>
      </w:r>
      <w:r w:rsidR="00F3577A" w:rsidRPr="004646FF">
        <w:rPr>
          <w:color w:val="000000" w:themeColor="text1"/>
        </w:rPr>
        <w:t xml:space="preserve"> </w:t>
      </w:r>
      <w:r w:rsidR="00921AA9" w:rsidRPr="004646FF">
        <w:rPr>
          <w:color w:val="000000" w:themeColor="text1"/>
        </w:rPr>
        <w:t>human primary monocytes</w:t>
      </w:r>
      <w:r w:rsidR="00F3577A" w:rsidRPr="004646FF">
        <w:rPr>
          <w:color w:val="000000" w:themeColor="text1"/>
        </w:rPr>
        <w:t xml:space="preserve"> </w:t>
      </w:r>
      <w:r w:rsidR="00F3577A" w:rsidRPr="00501660">
        <w:rPr>
          <w:iCs/>
          <w:color w:val="000000" w:themeColor="text1"/>
        </w:rPr>
        <w:t>in vitro</w:t>
      </w:r>
      <w:r w:rsidR="009472F7">
        <w:rPr>
          <w:i/>
          <w:color w:val="000000" w:themeColor="text1"/>
        </w:rPr>
        <w:t xml:space="preserve"> </w:t>
      </w:r>
      <w:r w:rsidR="009472F7">
        <w:rPr>
          <w:iCs/>
          <w:color w:val="000000" w:themeColor="text1"/>
        </w:rPr>
        <w:t>is presented here</w:t>
      </w:r>
      <w:r w:rsidR="00F3577A" w:rsidRPr="004646FF">
        <w:rPr>
          <w:color w:val="000000" w:themeColor="text1"/>
        </w:rPr>
        <w:t xml:space="preserve">.  </w:t>
      </w:r>
      <w:r w:rsidR="00921AA9" w:rsidRPr="004646FF">
        <w:rPr>
          <w:color w:val="000000" w:themeColor="text1"/>
        </w:rPr>
        <w:t xml:space="preserve">Specifically, </w:t>
      </w:r>
      <w:r w:rsidR="009472F7">
        <w:rPr>
          <w:color w:val="000000" w:themeColor="text1"/>
        </w:rPr>
        <w:t>the</w:t>
      </w:r>
      <w:r w:rsidR="00921AA9" w:rsidRPr="004646FF">
        <w:rPr>
          <w:color w:val="000000" w:themeColor="text1"/>
        </w:rPr>
        <w:t xml:space="preserve"> </w:t>
      </w:r>
      <w:r w:rsidR="00CC398B" w:rsidRPr="004646FF">
        <w:rPr>
          <w:color w:val="000000" w:themeColor="text1"/>
        </w:rPr>
        <w:t>protocol</w:t>
      </w:r>
      <w:r w:rsidR="00F3577A" w:rsidRPr="004646FF">
        <w:rPr>
          <w:color w:val="000000" w:themeColor="text1"/>
        </w:rPr>
        <w:t xml:space="preserve"> allows </w:t>
      </w:r>
      <w:r w:rsidR="00C45786" w:rsidRPr="004646FF">
        <w:rPr>
          <w:color w:val="000000" w:themeColor="text1"/>
        </w:rPr>
        <w:t xml:space="preserve">for the </w:t>
      </w:r>
      <w:r w:rsidR="00F50CAE" w:rsidRPr="004646FF">
        <w:rPr>
          <w:color w:val="000000" w:themeColor="text1"/>
        </w:rPr>
        <w:t>culture and transfection of</w:t>
      </w:r>
      <w:r w:rsidR="00CC436E" w:rsidRPr="004646FF">
        <w:rPr>
          <w:color w:val="000000" w:themeColor="text1"/>
        </w:rPr>
        <w:t xml:space="preserve"> primary </w:t>
      </w:r>
      <w:r w:rsidR="00F50CAE" w:rsidRPr="004646FF">
        <w:rPr>
          <w:color w:val="000000" w:themeColor="text1"/>
        </w:rPr>
        <w:t>CD14</w:t>
      </w:r>
      <w:r w:rsidR="00F50CAE" w:rsidRPr="004646FF">
        <w:rPr>
          <w:color w:val="000000" w:themeColor="text1"/>
          <w:vertAlign w:val="superscript"/>
        </w:rPr>
        <w:t>+</w:t>
      </w:r>
      <w:r w:rsidR="00F50CAE" w:rsidRPr="004646FF">
        <w:rPr>
          <w:color w:val="000000" w:themeColor="text1"/>
        </w:rPr>
        <w:t xml:space="preserve"> monocytes </w:t>
      </w:r>
      <w:r w:rsidR="00DE3BF7" w:rsidRPr="004646FF">
        <w:rPr>
          <w:color w:val="000000" w:themeColor="text1"/>
        </w:rPr>
        <w:t xml:space="preserve">obtained </w:t>
      </w:r>
      <w:r w:rsidR="00CC436E" w:rsidRPr="004646FF">
        <w:rPr>
          <w:color w:val="000000" w:themeColor="text1"/>
        </w:rPr>
        <w:t>from</w:t>
      </w:r>
      <w:r w:rsidR="00C45786" w:rsidRPr="004646FF">
        <w:rPr>
          <w:color w:val="000000" w:themeColor="text1"/>
        </w:rPr>
        <w:t xml:space="preserve"> </w:t>
      </w:r>
      <w:r w:rsidR="00CC436E" w:rsidRPr="004646FF">
        <w:rPr>
          <w:color w:val="000000" w:themeColor="text1"/>
        </w:rPr>
        <w:t>HIV-infected individuals</w:t>
      </w:r>
      <w:r w:rsidR="00F3577A" w:rsidRPr="004646FF">
        <w:rPr>
          <w:color w:val="000000" w:themeColor="text1"/>
        </w:rPr>
        <w:t xml:space="preserve"> </w:t>
      </w:r>
      <w:r w:rsidR="009472F7">
        <w:rPr>
          <w:color w:val="000000" w:themeColor="text1"/>
        </w:rPr>
        <w:t>undergoing</w:t>
      </w:r>
      <w:r w:rsidR="00F3577A" w:rsidRPr="004646FF">
        <w:rPr>
          <w:color w:val="000000" w:themeColor="text1"/>
        </w:rPr>
        <w:t xml:space="preserve"> </w:t>
      </w:r>
      <w:proofErr w:type="spellStart"/>
      <w:r w:rsidR="00F3577A" w:rsidRPr="004646FF">
        <w:rPr>
          <w:color w:val="000000" w:themeColor="text1"/>
        </w:rPr>
        <w:t>cART</w:t>
      </w:r>
      <w:proofErr w:type="spellEnd"/>
      <w:r w:rsidR="00F3577A" w:rsidRPr="004646FF">
        <w:rPr>
          <w:color w:val="000000" w:themeColor="text1"/>
        </w:rPr>
        <w:t xml:space="preserve"> </w:t>
      </w:r>
      <w:r w:rsidR="009472F7">
        <w:rPr>
          <w:color w:val="000000" w:themeColor="text1"/>
        </w:rPr>
        <w:t>as well as from</w:t>
      </w:r>
      <w:r w:rsidR="00F3577A" w:rsidRPr="004646FF">
        <w:rPr>
          <w:color w:val="000000" w:themeColor="text1"/>
        </w:rPr>
        <w:t xml:space="preserve"> H</w:t>
      </w:r>
      <w:r w:rsidR="00CB7CE8" w:rsidRPr="004646FF">
        <w:rPr>
          <w:color w:val="000000" w:themeColor="text1"/>
        </w:rPr>
        <w:t>I</w:t>
      </w:r>
      <w:r w:rsidR="00F3577A" w:rsidRPr="004646FF">
        <w:rPr>
          <w:color w:val="000000" w:themeColor="text1"/>
        </w:rPr>
        <w:t>V-negative controls</w:t>
      </w:r>
      <w:r w:rsidR="00CC436E" w:rsidRPr="004646FF">
        <w:rPr>
          <w:color w:val="000000" w:themeColor="text1"/>
        </w:rPr>
        <w:t xml:space="preserve">.  </w:t>
      </w:r>
      <w:r w:rsidR="00CC398B" w:rsidRPr="004646FF">
        <w:rPr>
          <w:color w:val="000000" w:themeColor="text1"/>
        </w:rPr>
        <w:t>The method</w:t>
      </w:r>
      <w:r w:rsidR="00C6523A" w:rsidRPr="004646FF">
        <w:rPr>
          <w:color w:val="000000" w:themeColor="text1"/>
        </w:rPr>
        <w:t xml:space="preserve"> involves isolation, culture</w:t>
      </w:r>
      <w:r w:rsidR="00CC398B" w:rsidRPr="004646FF">
        <w:rPr>
          <w:color w:val="000000" w:themeColor="text1"/>
        </w:rPr>
        <w:t>,</w:t>
      </w:r>
      <w:r w:rsidR="00C6523A" w:rsidRPr="004646FF">
        <w:rPr>
          <w:color w:val="000000" w:themeColor="text1"/>
        </w:rPr>
        <w:t xml:space="preserve"> and transfection of monocytes and monocyte-derived macrophages. While commercially available kits and reagents are employed, </w:t>
      </w:r>
      <w:r w:rsidR="009472F7">
        <w:rPr>
          <w:color w:val="000000" w:themeColor="text1"/>
        </w:rPr>
        <w:t xml:space="preserve">the </w:t>
      </w:r>
      <w:r w:rsidR="00C6523A" w:rsidRPr="004646FF">
        <w:rPr>
          <w:color w:val="000000" w:themeColor="text1"/>
        </w:rPr>
        <w:t xml:space="preserve">protocol provides important tips and optimized conditions for successful adherence and transfection of monocytes with miRNA mimics and inhibitors as well as </w:t>
      </w:r>
      <w:r w:rsidR="00C45786" w:rsidRPr="004646FF">
        <w:rPr>
          <w:color w:val="000000" w:themeColor="text1"/>
        </w:rPr>
        <w:t xml:space="preserve">with </w:t>
      </w:r>
      <w:r w:rsidR="00C6523A" w:rsidRPr="004646FF">
        <w:rPr>
          <w:color w:val="000000" w:themeColor="text1"/>
        </w:rPr>
        <w:t xml:space="preserve">siRNAs. </w:t>
      </w:r>
    </w:p>
    <w:p w14:paraId="44D4511F" w14:textId="77777777" w:rsidR="001C3DD9" w:rsidRPr="004646FF" w:rsidRDefault="001C3DD9" w:rsidP="00501660">
      <w:pPr>
        <w:jc w:val="left"/>
        <w:rPr>
          <w:color w:val="000000" w:themeColor="text1"/>
        </w:rPr>
      </w:pPr>
    </w:p>
    <w:p w14:paraId="2038E044" w14:textId="058BF5C1" w:rsidR="006305D7" w:rsidRDefault="006305D7" w:rsidP="000A0E33">
      <w:pPr>
        <w:jc w:val="left"/>
        <w:rPr>
          <w:color w:val="808080"/>
        </w:rPr>
      </w:pPr>
      <w:r w:rsidRPr="004646FF">
        <w:rPr>
          <w:b/>
        </w:rPr>
        <w:lastRenderedPageBreak/>
        <w:t>INTRODUCTION</w:t>
      </w:r>
      <w:r w:rsidRPr="004646FF">
        <w:rPr>
          <w:b/>
          <w:bCs/>
        </w:rPr>
        <w:t>:</w:t>
      </w:r>
      <w:r w:rsidRPr="004646FF">
        <w:t xml:space="preserve"> </w:t>
      </w:r>
      <w:r w:rsidRPr="004646FF">
        <w:rPr>
          <w:color w:val="808080"/>
        </w:rPr>
        <w:t xml:space="preserve"> </w:t>
      </w:r>
    </w:p>
    <w:p w14:paraId="698B4078" w14:textId="3DD8AC5D" w:rsidR="00BB7B55" w:rsidRPr="004646FF" w:rsidRDefault="6DA3E492" w:rsidP="00501660">
      <w:pPr>
        <w:jc w:val="left"/>
        <w:rPr>
          <w:color w:val="auto"/>
        </w:rPr>
      </w:pPr>
      <w:r w:rsidRPr="004646FF">
        <w:rPr>
          <w:color w:val="auto"/>
        </w:rPr>
        <w:t>Human</w:t>
      </w:r>
      <w:r w:rsidRPr="004646FF">
        <w:rPr>
          <w:color w:val="FF0000"/>
        </w:rPr>
        <w:t xml:space="preserve"> </w:t>
      </w:r>
      <w:r w:rsidR="009472F7">
        <w:rPr>
          <w:color w:val="auto"/>
        </w:rPr>
        <w:t>i</w:t>
      </w:r>
      <w:r w:rsidRPr="004646FF">
        <w:rPr>
          <w:color w:val="auto"/>
        </w:rPr>
        <w:t xml:space="preserve">mmunodeficiency </w:t>
      </w:r>
      <w:r w:rsidR="009472F7">
        <w:rPr>
          <w:color w:val="auto"/>
        </w:rPr>
        <w:t>v</w:t>
      </w:r>
      <w:r w:rsidRPr="004646FF">
        <w:rPr>
          <w:color w:val="auto"/>
        </w:rPr>
        <w:t>irus</w:t>
      </w:r>
      <w:r w:rsidR="00A45048" w:rsidRPr="004646FF">
        <w:rPr>
          <w:color w:val="auto"/>
        </w:rPr>
        <w:t>-1 (HIV-1)</w:t>
      </w:r>
      <w:r w:rsidRPr="004646FF">
        <w:rPr>
          <w:color w:val="auto"/>
        </w:rPr>
        <w:t xml:space="preserve"> infection causes severe immune dysfunction, which can lead to opportunistic infections</w:t>
      </w:r>
      <w:r w:rsidR="00A45048" w:rsidRPr="004646FF">
        <w:rPr>
          <w:color w:val="auto"/>
        </w:rPr>
        <w:t xml:space="preserve"> and </w:t>
      </w:r>
      <w:r w:rsidR="009472F7">
        <w:rPr>
          <w:color w:val="auto"/>
        </w:rPr>
        <w:t>a</w:t>
      </w:r>
      <w:r w:rsidRPr="004646FF">
        <w:rPr>
          <w:color w:val="auto"/>
        </w:rPr>
        <w:t xml:space="preserve">cquired </w:t>
      </w:r>
      <w:r w:rsidR="009472F7">
        <w:rPr>
          <w:color w:val="auto"/>
        </w:rPr>
        <w:t>i</w:t>
      </w:r>
      <w:r w:rsidRPr="004646FF">
        <w:rPr>
          <w:color w:val="auto"/>
        </w:rPr>
        <w:t xml:space="preserve">mmunodeficiency </w:t>
      </w:r>
      <w:r w:rsidR="009472F7">
        <w:rPr>
          <w:color w:val="auto"/>
        </w:rPr>
        <w:t>s</w:t>
      </w:r>
      <w:r w:rsidRPr="004646FF">
        <w:rPr>
          <w:color w:val="auto"/>
        </w:rPr>
        <w:t>yndrome (AIDS</w:t>
      </w:r>
      <w:r w:rsidR="00A45048" w:rsidRPr="004646FF">
        <w:rPr>
          <w:color w:val="auto"/>
        </w:rPr>
        <w:t xml:space="preserve">). Although HIV-infected patients </w:t>
      </w:r>
      <w:r w:rsidR="009472F7">
        <w:rPr>
          <w:color w:val="auto"/>
        </w:rPr>
        <w:t>undergoing</w:t>
      </w:r>
      <w:r w:rsidR="00A45048" w:rsidRPr="004646FF">
        <w:rPr>
          <w:color w:val="auto"/>
        </w:rPr>
        <w:t xml:space="preserve"> </w:t>
      </w:r>
      <w:proofErr w:type="spellStart"/>
      <w:r w:rsidR="00A45048" w:rsidRPr="004646FF">
        <w:rPr>
          <w:color w:val="auto"/>
        </w:rPr>
        <w:t>cART</w:t>
      </w:r>
      <w:proofErr w:type="spellEnd"/>
      <w:r w:rsidR="00A45048" w:rsidRPr="004646FF">
        <w:rPr>
          <w:color w:val="auto"/>
        </w:rPr>
        <w:t xml:space="preserve"> are characterized by low viral load</w:t>
      </w:r>
      <w:r w:rsidR="009472F7">
        <w:rPr>
          <w:color w:val="auto"/>
        </w:rPr>
        <w:t>s</w:t>
      </w:r>
      <w:r w:rsidR="00A45048" w:rsidRPr="004646FF">
        <w:rPr>
          <w:color w:val="auto"/>
        </w:rPr>
        <w:t xml:space="preserve"> and normal CD4</w:t>
      </w:r>
      <w:r w:rsidR="00A45048" w:rsidRPr="004646FF">
        <w:rPr>
          <w:color w:val="auto"/>
          <w:vertAlign w:val="superscript"/>
        </w:rPr>
        <w:t>+</w:t>
      </w:r>
      <w:r w:rsidR="00A45048" w:rsidRPr="004646FF">
        <w:rPr>
          <w:color w:val="auto"/>
        </w:rPr>
        <w:t xml:space="preserve"> T cell counts, </w:t>
      </w:r>
      <w:r w:rsidR="000E0415" w:rsidRPr="004646FF">
        <w:rPr>
          <w:color w:val="auto"/>
        </w:rPr>
        <w:t>function</w:t>
      </w:r>
      <w:r w:rsidR="009472F7">
        <w:rPr>
          <w:color w:val="auto"/>
        </w:rPr>
        <w:t>ing</w:t>
      </w:r>
      <w:r w:rsidR="000E0415" w:rsidRPr="004646FF">
        <w:rPr>
          <w:color w:val="auto"/>
        </w:rPr>
        <w:t xml:space="preserve"> of the immune system can be compromised in these individuals</w:t>
      </w:r>
      <w:r w:rsidR="00C45786" w:rsidRPr="004646FF">
        <w:rPr>
          <w:color w:val="auto"/>
        </w:rPr>
        <w:t xml:space="preserve">, </w:t>
      </w:r>
      <w:r w:rsidR="009472F7">
        <w:rPr>
          <w:color w:val="auto"/>
        </w:rPr>
        <w:t>leading</w:t>
      </w:r>
      <w:r w:rsidR="00C45786" w:rsidRPr="004646FF">
        <w:rPr>
          <w:color w:val="auto"/>
        </w:rPr>
        <w:t xml:space="preserve"> to a dysfunctional</w:t>
      </w:r>
      <w:r w:rsidR="000E0415" w:rsidRPr="004646FF">
        <w:rPr>
          <w:color w:val="auto"/>
        </w:rPr>
        <w:t xml:space="preserve"> immune response </w:t>
      </w:r>
      <w:r w:rsidR="00C45786" w:rsidRPr="004646FF">
        <w:rPr>
          <w:color w:val="auto"/>
        </w:rPr>
        <w:t xml:space="preserve">that </w:t>
      </w:r>
      <w:r w:rsidRPr="004646FF">
        <w:rPr>
          <w:color w:val="auto"/>
        </w:rPr>
        <w:t xml:space="preserve">has been linked to </w:t>
      </w:r>
      <w:r w:rsidR="00A45048" w:rsidRPr="004646FF">
        <w:rPr>
          <w:color w:val="auto"/>
        </w:rPr>
        <w:t xml:space="preserve">an </w:t>
      </w:r>
      <w:r w:rsidR="00B6186B" w:rsidRPr="004646FF">
        <w:rPr>
          <w:color w:val="auto"/>
        </w:rPr>
        <w:t xml:space="preserve">increased risk of developing </w:t>
      </w:r>
      <w:r w:rsidRPr="004646FF">
        <w:rPr>
          <w:color w:val="auto"/>
        </w:rPr>
        <w:t>cancer</w:t>
      </w:r>
      <w:r w:rsidR="009472F7">
        <w:rPr>
          <w:color w:val="auto"/>
          <w:vertAlign w:val="superscript"/>
        </w:rPr>
        <w:t>1</w:t>
      </w:r>
      <w:r w:rsidRPr="004646FF">
        <w:rPr>
          <w:color w:val="auto"/>
        </w:rPr>
        <w:t xml:space="preserve">. </w:t>
      </w:r>
      <w:r w:rsidR="00C45786" w:rsidRPr="004646FF">
        <w:rPr>
          <w:color w:val="auto"/>
        </w:rPr>
        <w:t>T</w:t>
      </w:r>
      <w:r w:rsidR="000E0415" w:rsidRPr="004646FF">
        <w:rPr>
          <w:color w:val="auto"/>
        </w:rPr>
        <w:t xml:space="preserve">he mechanisms of immune dysfunction in HIV patients on </w:t>
      </w:r>
      <w:proofErr w:type="spellStart"/>
      <w:r w:rsidR="000E0415" w:rsidRPr="004646FF">
        <w:rPr>
          <w:color w:val="auto"/>
        </w:rPr>
        <w:t>cART</w:t>
      </w:r>
      <w:proofErr w:type="spellEnd"/>
      <w:r w:rsidR="000E0415" w:rsidRPr="004646FF">
        <w:rPr>
          <w:color w:val="auto"/>
        </w:rPr>
        <w:t xml:space="preserve"> remain largely unknown. Therefore,</w:t>
      </w:r>
      <w:r w:rsidR="00C45786" w:rsidRPr="004646FF">
        <w:rPr>
          <w:color w:val="auto"/>
        </w:rPr>
        <w:t xml:space="preserve"> </w:t>
      </w:r>
      <w:r w:rsidR="000E0415" w:rsidRPr="004646FF">
        <w:rPr>
          <w:color w:val="auto"/>
        </w:rPr>
        <w:t xml:space="preserve">characterizing patient-derived immune cells and </w:t>
      </w:r>
      <w:r w:rsidR="00B6186B" w:rsidRPr="004646FF">
        <w:rPr>
          <w:color w:val="auto"/>
        </w:rPr>
        <w:t xml:space="preserve">investigating </w:t>
      </w:r>
      <w:r w:rsidR="00124015" w:rsidRPr="004646FF">
        <w:rPr>
          <w:color w:val="auto"/>
        </w:rPr>
        <w:t>the</w:t>
      </w:r>
      <w:r w:rsidR="000E0415" w:rsidRPr="004646FF">
        <w:rPr>
          <w:color w:val="auto"/>
        </w:rPr>
        <w:t>ir</w:t>
      </w:r>
      <w:r w:rsidR="00124015" w:rsidRPr="004646FF">
        <w:rPr>
          <w:color w:val="auto"/>
        </w:rPr>
        <w:t xml:space="preserve"> biology and function </w:t>
      </w:r>
      <w:r w:rsidR="000E0415" w:rsidRPr="004646FF">
        <w:rPr>
          <w:color w:val="auto"/>
        </w:rPr>
        <w:t xml:space="preserve">is a </w:t>
      </w:r>
      <w:r w:rsidR="00A45048" w:rsidRPr="004646FF">
        <w:rPr>
          <w:color w:val="auto"/>
        </w:rPr>
        <w:t xml:space="preserve">critical </w:t>
      </w:r>
      <w:r w:rsidR="000E0415" w:rsidRPr="004646FF">
        <w:rPr>
          <w:color w:val="auto"/>
        </w:rPr>
        <w:t>component of</w:t>
      </w:r>
      <w:r w:rsidR="00C45786" w:rsidRPr="004646FF">
        <w:rPr>
          <w:color w:val="auto"/>
        </w:rPr>
        <w:t xml:space="preserve"> </w:t>
      </w:r>
      <w:r w:rsidR="00124015" w:rsidRPr="004646FF">
        <w:rPr>
          <w:color w:val="auto"/>
        </w:rPr>
        <w:t xml:space="preserve">current HIV research. </w:t>
      </w:r>
    </w:p>
    <w:p w14:paraId="42C5C490" w14:textId="356E5438" w:rsidR="00457F21" w:rsidRPr="004646FF" w:rsidRDefault="00457F21" w:rsidP="00501660">
      <w:pPr>
        <w:jc w:val="left"/>
        <w:rPr>
          <w:color w:val="auto"/>
        </w:rPr>
      </w:pPr>
    </w:p>
    <w:p w14:paraId="7BA1E7B6" w14:textId="09902DB5" w:rsidR="00BB7B55" w:rsidRPr="004646FF" w:rsidRDefault="00252261" w:rsidP="00501660">
      <w:pPr>
        <w:jc w:val="left"/>
        <w:rPr>
          <w:color w:val="auto"/>
        </w:rPr>
      </w:pPr>
      <w:r w:rsidRPr="004646FF">
        <w:rPr>
          <w:color w:val="auto"/>
        </w:rPr>
        <w:t xml:space="preserve">Monocytes and macrophages are key regulators of immune responses and play </w:t>
      </w:r>
      <w:r w:rsidR="000E0415" w:rsidRPr="004646FF">
        <w:rPr>
          <w:color w:val="auto"/>
        </w:rPr>
        <w:t>fundamental</w:t>
      </w:r>
      <w:r w:rsidRPr="004646FF">
        <w:rPr>
          <w:color w:val="auto"/>
        </w:rPr>
        <w:t xml:space="preserve"> roles in HIV infection</w:t>
      </w:r>
      <w:hyperlink w:anchor="_ENREF_2" w:tooltip="Herskovitz, 2019 #2686" w:history="1">
        <w:r w:rsidR="00B54C44" w:rsidRPr="004646FF">
          <w:rPr>
            <w:color w:val="auto"/>
          </w:rPr>
          <w:fldChar w:fldCharType="begin">
            <w:fldData xml:space="preserve">PEVuZE5vdGU+PENpdGU+PEF1dGhvcj5IZXJza292aXR6PC9BdXRob3I+PFllYXI+MjAxOTwvWWVh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</w:fldData>
          </w:fldChar>
        </w:r>
        <w:r w:rsidR="00B54C44" w:rsidRPr="004646FF">
          <w:rPr>
            <w:color w:val="auto"/>
          </w:rPr>
          <w:instrText xml:space="preserve"> ADDIN EN.CITE </w:instrText>
        </w:r>
        <w:r w:rsidR="00B54C44" w:rsidRPr="004646FF">
          <w:rPr>
            <w:color w:val="auto"/>
          </w:rPr>
          <w:fldChar w:fldCharType="begin">
            <w:fldData xml:space="preserve">PEVuZE5vdGU+PENpdGU+PEF1dGhvcj5IZXJza292aXR6PC9BdXRob3I+PFllYXI+MjAxOTwvWWVh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</w:fldData>
          </w:fldChar>
        </w:r>
        <w:r w:rsidR="00B54C44" w:rsidRPr="004646FF">
          <w:rPr>
            <w:color w:val="auto"/>
          </w:rPr>
          <w:instrText xml:space="preserve"> ADDIN EN.CITE.DATA </w:instrText>
        </w:r>
        <w:r w:rsidR="00B54C44" w:rsidRPr="004646FF">
          <w:rPr>
            <w:color w:val="auto"/>
          </w:rPr>
        </w:r>
        <w:r w:rsidR="00B54C44" w:rsidRPr="004646FF">
          <w:rPr>
            <w:color w:val="auto"/>
          </w:rPr>
          <w:fldChar w:fldCharType="end"/>
        </w:r>
        <w:r w:rsidR="00B54C44" w:rsidRPr="004646FF">
          <w:rPr>
            <w:color w:val="auto"/>
          </w:rPr>
        </w:r>
        <w:r w:rsidR="00B54C44" w:rsidRPr="004646FF">
          <w:rPr>
            <w:color w:val="auto"/>
          </w:rPr>
          <w:fldChar w:fldCharType="separate"/>
        </w:r>
        <w:r w:rsidR="00B54C44" w:rsidRPr="004646FF">
          <w:rPr>
            <w:noProof/>
            <w:color w:val="auto"/>
            <w:vertAlign w:val="superscript"/>
          </w:rPr>
          <w:t>2-5</w:t>
        </w:r>
        <w:r w:rsidR="00B54C44" w:rsidRPr="004646FF">
          <w:rPr>
            <w:color w:val="auto"/>
          </w:rPr>
          <w:fldChar w:fldCharType="end"/>
        </w:r>
      </w:hyperlink>
      <w:r w:rsidRPr="004646FF">
        <w:rPr>
          <w:color w:val="auto"/>
        </w:rPr>
        <w:t xml:space="preserve">. Heterogeneous and plastic in nature, macrophages can be broadly classified into classically activated (M1) or alternatively activated (M2). While this general classification is necessary when setting up experimental conditions, the polarization status of macrophages may be reversed by </w:t>
      </w:r>
      <w:r w:rsidR="00EE783B">
        <w:rPr>
          <w:color w:val="auto"/>
        </w:rPr>
        <w:t>a</w:t>
      </w:r>
      <w:r w:rsidRPr="004646FF">
        <w:rPr>
          <w:color w:val="auto"/>
        </w:rPr>
        <w:t xml:space="preserve"> </w:t>
      </w:r>
      <w:r w:rsidR="00EE783B">
        <w:rPr>
          <w:color w:val="auto"/>
        </w:rPr>
        <w:t>variety</w:t>
      </w:r>
      <w:r w:rsidRPr="004646FF">
        <w:rPr>
          <w:color w:val="auto"/>
        </w:rPr>
        <w:t xml:space="preserve"> of cytokines</w:t>
      </w:r>
      <w:hyperlink w:anchor="_ENREF_6" w:tooltip="Davis, 2013 #2693" w:history="1">
        <w:r w:rsidR="00B54C44" w:rsidRPr="004646FF">
          <w:rPr>
            <w:color w:val="auto"/>
          </w:rPr>
          <w:fldChar w:fldCharType="begin">
            <w:fldData xml:space="preserve">PEVuZE5vdGU+PENpdGU+PEF1dGhvcj5EYXZpczwvQXV0aG9yPjxZZWFyPjIwMTM8L1llYXI+PFJl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</w:fldData>
          </w:fldChar>
        </w:r>
        <w:r w:rsidR="00B54C44" w:rsidRPr="004646FF">
          <w:rPr>
            <w:color w:val="auto"/>
          </w:rPr>
          <w:instrText xml:space="preserve"> ADDIN EN.CITE </w:instrText>
        </w:r>
        <w:r w:rsidR="00B54C44" w:rsidRPr="004646FF">
          <w:rPr>
            <w:color w:val="auto"/>
          </w:rPr>
          <w:fldChar w:fldCharType="begin">
            <w:fldData xml:space="preserve">PEVuZE5vdGU+PENpdGU+PEF1dGhvcj5EYXZpczwvQXV0aG9yPjxZZWFyPjIwMTM8L1llYXI+PFJl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</w:fldData>
          </w:fldChar>
        </w:r>
        <w:r w:rsidR="00B54C44" w:rsidRPr="004646FF">
          <w:rPr>
            <w:color w:val="auto"/>
          </w:rPr>
          <w:instrText xml:space="preserve"> ADDIN EN.CITE.DATA </w:instrText>
        </w:r>
        <w:r w:rsidR="00B54C44" w:rsidRPr="004646FF">
          <w:rPr>
            <w:color w:val="auto"/>
          </w:rPr>
        </w:r>
        <w:r w:rsidR="00B54C44" w:rsidRPr="004646FF">
          <w:rPr>
            <w:color w:val="auto"/>
          </w:rPr>
          <w:fldChar w:fldCharType="end"/>
        </w:r>
        <w:r w:rsidR="00B54C44" w:rsidRPr="004646FF">
          <w:rPr>
            <w:color w:val="auto"/>
          </w:rPr>
        </w:r>
        <w:r w:rsidR="00B54C44" w:rsidRPr="004646FF">
          <w:rPr>
            <w:color w:val="auto"/>
          </w:rPr>
          <w:fldChar w:fldCharType="separate"/>
        </w:r>
        <w:r w:rsidR="00B54C44" w:rsidRPr="004646FF">
          <w:rPr>
            <w:noProof/>
            <w:color w:val="auto"/>
            <w:vertAlign w:val="superscript"/>
          </w:rPr>
          <w:t>6-9</w:t>
        </w:r>
        <w:r w:rsidR="00B54C44" w:rsidRPr="004646FF">
          <w:rPr>
            <w:color w:val="auto"/>
          </w:rPr>
          <w:fldChar w:fldCharType="end"/>
        </w:r>
      </w:hyperlink>
      <w:r w:rsidRPr="004646FF">
        <w:rPr>
          <w:color w:val="auto"/>
        </w:rPr>
        <w:t>. Although several studies have investigated the effect</w:t>
      </w:r>
      <w:r w:rsidR="00EE783B">
        <w:rPr>
          <w:color w:val="auto"/>
        </w:rPr>
        <w:t>s</w:t>
      </w:r>
      <w:r w:rsidRPr="004646FF">
        <w:rPr>
          <w:color w:val="auto"/>
        </w:rPr>
        <w:t xml:space="preserve"> of HIV infection on monocytes and dendritic cells, molecular details o</w:t>
      </w:r>
      <w:r w:rsidR="00D84577" w:rsidRPr="004646FF">
        <w:rPr>
          <w:color w:val="auto"/>
        </w:rPr>
        <w:t>f</w:t>
      </w:r>
      <w:r w:rsidRPr="004646FF">
        <w:rPr>
          <w:color w:val="auto"/>
        </w:rPr>
        <w:t xml:space="preserve"> monocyte-mediated responses are largely unknown</w:t>
      </w:r>
      <w:r w:rsidR="00EE783B" w:rsidRPr="004646FF">
        <w:rPr>
          <w:color w:val="auto"/>
        </w:rPr>
        <w:fldChar w:fldCharType="begin">
          <w:fldData xml:space="preserve">PEVuZE5vdGU+PENpdGU+PEF1dGhvcj5BbG1laWRhPC9BdXRob3I+PFllYXI+MjAwNTwvWWVhcj48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HBhZ2VzPjc2NjktNzQ8L3BhZ2VzPjx2b2x1bWU+MTAxPC92b2x1bWU+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</w:fldData>
        </w:fldChar>
      </w:r>
      <w:r w:rsidR="00EE783B" w:rsidRPr="004646FF">
        <w:rPr>
          <w:color w:val="auto"/>
        </w:rPr>
        <w:instrText xml:space="preserve"> ADDIN EN.CITE </w:instrText>
      </w:r>
      <w:r w:rsidR="00EE783B" w:rsidRPr="004646FF">
        <w:rPr>
          <w:color w:val="auto"/>
        </w:rPr>
        <w:fldChar w:fldCharType="begin">
          <w:fldData xml:space="preserve">PEVuZE5vdGU+PENpdGU+PEF1dGhvcj5BbG1laWRhPC9BdXRob3I+PFllYXI+MjAwNTwvWWVhcj48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HBhZ2VzPjc2NjktNzQ8L3BhZ2VzPjx2b2x1bWU+MTAxPC92b2x1bWU+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</w:fldData>
        </w:fldChar>
      </w:r>
      <w:r w:rsidR="00EE783B" w:rsidRPr="004646FF">
        <w:rPr>
          <w:color w:val="auto"/>
        </w:rPr>
        <w:instrText xml:space="preserve"> ADDIN EN.CITE.DATA </w:instrText>
      </w:r>
      <w:r w:rsidR="00EE783B" w:rsidRPr="004646FF">
        <w:rPr>
          <w:color w:val="auto"/>
        </w:rPr>
      </w:r>
      <w:r w:rsidR="00EE783B" w:rsidRPr="004646FF">
        <w:rPr>
          <w:color w:val="auto"/>
        </w:rPr>
        <w:fldChar w:fldCharType="end"/>
      </w:r>
      <w:r w:rsidR="00EE783B" w:rsidRPr="004646FF">
        <w:rPr>
          <w:color w:val="auto"/>
        </w:rPr>
      </w:r>
      <w:r w:rsidR="00EE783B" w:rsidRPr="004646FF">
        <w:rPr>
          <w:color w:val="auto"/>
        </w:rPr>
        <w:fldChar w:fldCharType="separate"/>
      </w:r>
      <w:hyperlink w:anchor="_ENREF_6" w:tooltip="Davis, 2013 #2693" w:history="1">
        <w:r w:rsidR="00EE783B" w:rsidRPr="004646FF">
          <w:rPr>
            <w:noProof/>
            <w:color w:val="auto"/>
            <w:vertAlign w:val="superscript"/>
          </w:rPr>
          <w:t>6</w:t>
        </w:r>
      </w:hyperlink>
      <w:r w:rsidR="00EE783B" w:rsidRPr="004646FF">
        <w:rPr>
          <w:noProof/>
          <w:color w:val="auto"/>
          <w:vertAlign w:val="superscript"/>
        </w:rPr>
        <w:t>,</w:t>
      </w:r>
      <w:hyperlink w:anchor="_ENREF_7" w:tooltip="Raggi, 2017 #2695" w:history="1">
        <w:r w:rsidR="00EE783B" w:rsidRPr="004646FF">
          <w:rPr>
            <w:noProof/>
            <w:color w:val="auto"/>
            <w:vertAlign w:val="superscript"/>
          </w:rPr>
          <w:t>7</w:t>
        </w:r>
      </w:hyperlink>
      <w:r w:rsidR="00EE783B" w:rsidRPr="004646FF">
        <w:rPr>
          <w:noProof/>
          <w:color w:val="auto"/>
          <w:vertAlign w:val="superscript"/>
        </w:rPr>
        <w:t>,</w:t>
      </w:r>
      <w:hyperlink w:anchor="_ENREF_10" w:tooltip="Almeida, 2005 #2709" w:history="1">
        <w:r w:rsidR="00EE783B" w:rsidRPr="004646FF">
          <w:rPr>
            <w:noProof/>
            <w:color w:val="auto"/>
            <w:vertAlign w:val="superscript"/>
          </w:rPr>
          <w:t>10-19</w:t>
        </w:r>
      </w:hyperlink>
      <w:r w:rsidR="00EE783B" w:rsidRPr="004646FF">
        <w:rPr>
          <w:color w:val="auto"/>
        </w:rPr>
        <w:fldChar w:fldCharType="end"/>
      </w:r>
      <w:r w:rsidRPr="004646FF">
        <w:rPr>
          <w:color w:val="auto"/>
        </w:rPr>
        <w:t xml:space="preserve">. </w:t>
      </w:r>
      <w:r w:rsidR="00417424" w:rsidRPr="004646FF">
        <w:rPr>
          <w:color w:val="auto"/>
        </w:rPr>
        <w:t xml:space="preserve">Among the factors involved in immune cell regulation and function, microRNAs </w:t>
      </w:r>
      <w:r w:rsidR="00124015" w:rsidRPr="004646FF">
        <w:rPr>
          <w:color w:val="auto"/>
        </w:rPr>
        <w:t>(miRNAs)</w:t>
      </w:r>
      <w:r w:rsidR="00417424" w:rsidRPr="004646FF">
        <w:rPr>
          <w:color w:val="auto"/>
        </w:rPr>
        <w:t>,</w:t>
      </w:r>
      <w:r w:rsidR="00B34673" w:rsidRPr="004646FF">
        <w:rPr>
          <w:color w:val="auto"/>
        </w:rPr>
        <w:t xml:space="preserve"> </w:t>
      </w:r>
      <w:r w:rsidR="00124015" w:rsidRPr="004646FF">
        <w:rPr>
          <w:color w:val="auto"/>
        </w:rPr>
        <w:t>short non-coding RNAs that post-transcriptionally regulate gene expression</w:t>
      </w:r>
      <w:r w:rsidR="00417424" w:rsidRPr="004646FF">
        <w:rPr>
          <w:color w:val="auto"/>
        </w:rPr>
        <w:t xml:space="preserve">, </w:t>
      </w:r>
      <w:r w:rsidR="00D4401F" w:rsidRPr="004646FF">
        <w:rPr>
          <w:color w:val="auto"/>
        </w:rPr>
        <w:t xml:space="preserve">have been shown to play an important role in the </w:t>
      </w:r>
      <w:r w:rsidR="00417424" w:rsidRPr="004646FF">
        <w:rPr>
          <w:color w:val="auto"/>
        </w:rPr>
        <w:t xml:space="preserve">context </w:t>
      </w:r>
      <w:r w:rsidR="00D4401F" w:rsidRPr="004646FF">
        <w:rPr>
          <w:color w:val="auto"/>
        </w:rPr>
        <w:t>of major cellular pathways</w:t>
      </w:r>
      <w:r w:rsidR="00EE783B">
        <w:rPr>
          <w:color w:val="auto"/>
        </w:rPr>
        <w:t xml:space="preserve"> (i.e.,</w:t>
      </w:r>
      <w:r w:rsidR="00D4401F" w:rsidRPr="004646FF">
        <w:rPr>
          <w:color w:val="auto"/>
        </w:rPr>
        <w:t xml:space="preserve"> growth, differentiation, development, and apoptosis</w:t>
      </w:r>
      <w:r w:rsidR="00EE783B">
        <w:rPr>
          <w:color w:val="auto"/>
        </w:rPr>
        <w:t>)</w:t>
      </w:r>
      <w:hyperlink w:anchor="_ENREF_20" w:tooltip="Bartel, 2004 #961" w:history="1">
        <w:r w:rsidR="00B54C44" w:rsidRPr="004646FF">
          <w:rPr>
            <w:color w:val="auto"/>
          </w:rPr>
          <w:fldChar w:fldCharType="begin"/>
        </w:r>
        <w:r w:rsidR="00B54C44" w:rsidRPr="004646FF">
          <w:rPr>
            <w:color w:val="auto"/>
          </w:rPr>
          <w:instrText xml:space="preserve"> ADDIN EN.CITE &lt;EndNote&gt;&lt;Cite&gt;&lt;Author&gt;Bartel&lt;/Author&gt;&lt;Year&gt;2004&lt;/Year&gt;&lt;RecNum&gt;961&lt;/RecNum&gt;&lt;DisplayText&gt;&lt;style face="superscript"&gt;20&lt;/style&gt;&lt;/DisplayText&gt;&lt;record&gt;&lt;rec-number&gt;961&lt;/rec-number&gt;&lt;foreign-keys&gt;&lt;key app="EN" db-id="adaarfv5595dsfe5v9spdpw1a2v5a002052z" timestamp="0"&gt;961&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lt;/isbn&gt;&lt;accession-num&gt;14744438&lt;/accession-num&gt;&lt;urls&gt;&lt;related-urls&gt;&lt;url&gt;http://www.ncbi.nlm.nih.gov/entrez/query.fcgi?cmd=Retrieve&amp;amp;db=PubMed&amp;amp;dopt=Citation&amp;amp;list_uids=14744438 &lt;/url&gt;&lt;/related-urls&gt;&lt;/urls&gt;&lt;language&gt;eng&lt;/language&gt;&lt;/record&gt;&lt;/Cite&gt;&lt;/EndNote&gt;</w:instrText>
        </w:r>
        <w:r w:rsidR="00B54C44" w:rsidRPr="004646FF">
          <w:rPr>
            <w:color w:val="auto"/>
          </w:rPr>
          <w:fldChar w:fldCharType="separate"/>
        </w:r>
        <w:r w:rsidR="00B54C44" w:rsidRPr="004646FF">
          <w:rPr>
            <w:noProof/>
            <w:color w:val="auto"/>
            <w:vertAlign w:val="superscript"/>
          </w:rPr>
          <w:t>20</w:t>
        </w:r>
        <w:r w:rsidR="00B54C44" w:rsidRPr="004646FF">
          <w:rPr>
            <w:color w:val="auto"/>
          </w:rPr>
          <w:fldChar w:fldCharType="end"/>
        </w:r>
      </w:hyperlink>
      <w:r w:rsidR="00D4401F" w:rsidRPr="004646FF">
        <w:rPr>
          <w:color w:val="auto"/>
        </w:rPr>
        <w:t xml:space="preserve">. </w:t>
      </w:r>
      <w:r w:rsidR="00124015" w:rsidRPr="004646FF">
        <w:rPr>
          <w:color w:val="auto"/>
        </w:rPr>
        <w:t>These molecules have been described as important regulators of transcription factors essential for dictating the functional polarization of macrophages</w:t>
      </w:r>
      <w:hyperlink w:anchor="_ENREF_21" w:tooltip="Li, 2018 #140" w:history="1">
        <w:r w:rsidR="00B54C44" w:rsidRPr="004646FF">
          <w:rPr>
            <w:color w:val="auto"/>
          </w:rPr>
          <w:fldChar w:fldCharType="begin"/>
        </w:r>
        <w:r w:rsidR="00B54C44" w:rsidRPr="004646FF">
          <w:rPr>
            <w:color w:val="auto"/>
          </w:rPr>
          <w:instrText xml:space="preserve"> ADDIN EN.CITE &lt;EndNote&gt;&lt;Cite&gt;&lt;Author&gt;Li&lt;/Author&gt;&lt;Year&gt;2018&lt;/Year&gt;&lt;RecNum&gt;140&lt;/RecNum&gt;&lt;DisplayText&gt;&lt;style face="superscript"&gt;21&lt;/style&gt;&lt;/DisplayText&gt;&lt;record&gt;&lt;rec-number&gt;140&lt;/rec-number&gt;&lt;foreign-keys&gt;&lt;key app="EN" db-id="adwa9tpsbfaex6efdflx0zfzw5zxawtfwpse"&gt;140&lt;/key&gt;&lt;/foreign-keys&gt;&lt;ref-type name="Journal Article"&gt;17&lt;/ref-type&gt;&lt;contributors&gt;&lt;authors&gt;&lt;author&gt;Li, H.&lt;/author&gt;&lt;author&gt;Jiang, T.&lt;/author&gt;&lt;author&gt;Li, M. Q.&lt;/author&gt;&lt;author&gt;Zheng, X. L.&lt;/author&gt;&lt;author&gt;Zhao, G. J.&lt;/author&gt;&lt;/authors&gt;&lt;/contributors&gt;&lt;auth-address&gt;The Clinic Medical College, Guilin Medical University, Guilin, Guangxi, China.&amp;#xD;Department of Practice Educational, Office of Academic Affairs, Guilin Medical University, Guilin, Guangxi, China.&amp;#xD;Department of Histology and Embryology, Guilin Medical University, Guilin, Guangxi, China.&amp;#xD;Department of Biochemistry and Molecular Biology, The Libin Cardiovascular Institute of Alberta, The University of Calgary, Health Sciences Center, Calgary, AB, Canada.&amp;#xD;Key Laboratory of Molecular Targets and Clinical Pharmacology, School of Pharmaceutical Sciences, Guangzhou Medical University, Guangzhou, Guangdong, China.&lt;/auth-address&gt;&lt;titles&gt;&lt;title&gt;Transcriptional Regulation of Macrophages Polarization by MicroRNA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175&lt;/pages&gt;&lt;volume&gt;9&lt;/volume&gt;&lt;edition&gt;2018/06/13&lt;/edition&gt;&lt;dates&gt;&lt;year&gt;2018&lt;/year&gt;&lt;/dates&gt;&lt;isbn&gt;1664-3224 (Print)&amp;#xD;1664-3224 (Linking)&lt;/isbn&gt;&lt;accession-num&gt;29892301&lt;/accession-num&gt;&lt;work-type&gt;Review&lt;/work-type&gt;&lt;urls&gt;&lt;related-urls&gt;&lt;url&gt;http://www.ncbi.nlm.nih.gov/pubmed/29892301&lt;/url&gt;&lt;/related-urls&gt;&lt;/urls&gt;&lt;custom2&gt;5985397&lt;/custom2&gt;&lt;electronic-resource-num&gt;10.3389/fimmu.2018.01175&lt;/electronic-resource-num&gt;&lt;language&gt;eng&lt;/language&gt;&lt;/record&gt;&lt;/Cite&gt;&lt;/EndNote&gt;</w:instrText>
        </w:r>
        <w:r w:rsidR="00B54C44" w:rsidRPr="004646FF">
          <w:rPr>
            <w:color w:val="auto"/>
          </w:rPr>
          <w:fldChar w:fldCharType="separate"/>
        </w:r>
        <w:r w:rsidR="00B54C44" w:rsidRPr="004646FF">
          <w:rPr>
            <w:noProof/>
            <w:color w:val="auto"/>
            <w:vertAlign w:val="superscript"/>
          </w:rPr>
          <w:t>21</w:t>
        </w:r>
        <w:r w:rsidR="00B54C44" w:rsidRPr="004646FF">
          <w:rPr>
            <w:color w:val="auto"/>
          </w:rPr>
          <w:fldChar w:fldCharType="end"/>
        </w:r>
      </w:hyperlink>
      <w:r w:rsidR="00124015" w:rsidRPr="004646FF">
        <w:rPr>
          <w:color w:val="auto"/>
        </w:rPr>
        <w:t xml:space="preserve">. </w:t>
      </w:r>
      <w:r w:rsidR="003D1F8D" w:rsidRPr="004646FF">
        <w:rPr>
          <w:color w:val="auto"/>
        </w:rPr>
        <w:t>The potential role of miRNAs in</w:t>
      </w:r>
      <w:r w:rsidR="00B34673" w:rsidRPr="004646FF">
        <w:rPr>
          <w:color w:val="auto"/>
        </w:rPr>
        <w:t xml:space="preserve"> </w:t>
      </w:r>
      <w:r w:rsidR="003D1F8D" w:rsidRPr="004646FF">
        <w:rPr>
          <w:color w:val="auto"/>
        </w:rPr>
        <w:t>monocytes from</w:t>
      </w:r>
      <w:r w:rsidR="00124015" w:rsidRPr="004646FF">
        <w:rPr>
          <w:color w:val="auto"/>
        </w:rPr>
        <w:t xml:space="preserve"> HIV</w:t>
      </w:r>
      <w:r w:rsidR="00B34673" w:rsidRPr="004646FF">
        <w:rPr>
          <w:color w:val="auto"/>
        </w:rPr>
        <w:t>-</w:t>
      </w:r>
      <w:r w:rsidR="003D1F8D" w:rsidRPr="004646FF">
        <w:rPr>
          <w:color w:val="auto"/>
        </w:rPr>
        <w:t xml:space="preserve">infected individuals </w:t>
      </w:r>
      <w:r w:rsidR="00EE783B">
        <w:rPr>
          <w:color w:val="auto"/>
        </w:rPr>
        <w:t>undergoing</w:t>
      </w:r>
      <w:r w:rsidR="003D1F8D" w:rsidRPr="004646FF">
        <w:rPr>
          <w:color w:val="auto"/>
        </w:rPr>
        <w:t xml:space="preserve"> </w:t>
      </w:r>
      <w:proofErr w:type="spellStart"/>
      <w:r w:rsidR="003D1F8D" w:rsidRPr="004646FF">
        <w:rPr>
          <w:color w:val="auto"/>
        </w:rPr>
        <w:t>cART</w:t>
      </w:r>
      <w:proofErr w:type="spellEnd"/>
      <w:r w:rsidR="003D1F8D" w:rsidRPr="004646FF">
        <w:rPr>
          <w:color w:val="auto"/>
        </w:rPr>
        <w:t xml:space="preserve"> has been investigated, but progress in the field requires much more work</w:t>
      </w:r>
      <w:hyperlink w:anchor="_ENREF_22" w:tooltip="Hu, 2017 #2713" w:history="1">
        <w:r w:rsidR="00EE783B" w:rsidRPr="004646FF">
          <w:rPr>
            <w:color w:val="auto"/>
          </w:rPr>
          <w:fldChar w:fldCharType="begin">
            <w:fldData xml:space="preserve">PEVuZE5vdGU+PENpdGU+PEF1dGhvcj5IdTwvQXV0aG9yPjxZZWFyPjIwMTc8L1llYXI+PFJlY051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yNjQtMjc3PC9wYWdlcz48dm9sdW1lPjI5Mjwvdm9s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=
</w:fldData>
          </w:fldChar>
        </w:r>
        <w:r w:rsidR="00EE783B" w:rsidRPr="004646FF">
          <w:rPr>
            <w:color w:val="auto"/>
          </w:rPr>
          <w:instrText xml:space="preserve"> ADDIN EN.CITE </w:instrText>
        </w:r>
        <w:r w:rsidR="00EE783B" w:rsidRPr="004646FF">
          <w:rPr>
            <w:color w:val="auto"/>
          </w:rPr>
          <w:fldChar w:fldCharType="begin">
            <w:fldData xml:space="preserve">PEVuZE5vdGU+PENpdGU+PEF1dGhvcj5IdTwvQXV0aG9yPjxZZWFyPjIwMTc8L1llYXI+PFJlY051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yNjQtMjc3PC9wYWdlcz48dm9sdW1lPjI5Mjwvdm9s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=
</w:fldData>
          </w:fldChar>
        </w:r>
        <w:r w:rsidR="00EE783B" w:rsidRPr="004646FF">
          <w:rPr>
            <w:color w:val="auto"/>
          </w:rPr>
          <w:instrText xml:space="preserve"> ADDIN EN.CITE.DATA </w:instrText>
        </w:r>
        <w:r w:rsidR="00EE783B" w:rsidRPr="004646FF">
          <w:rPr>
            <w:color w:val="auto"/>
          </w:rPr>
        </w:r>
        <w:r w:rsidR="00EE783B" w:rsidRPr="004646FF">
          <w:rPr>
            <w:color w:val="auto"/>
          </w:rPr>
          <w:fldChar w:fldCharType="end"/>
        </w:r>
        <w:r w:rsidR="00EE783B" w:rsidRPr="004646FF">
          <w:rPr>
            <w:color w:val="auto"/>
          </w:rPr>
        </w:r>
        <w:r w:rsidR="00EE783B" w:rsidRPr="004646FF">
          <w:rPr>
            <w:color w:val="auto"/>
          </w:rPr>
          <w:fldChar w:fldCharType="separate"/>
        </w:r>
        <w:r w:rsidR="00EE783B" w:rsidRPr="004646FF">
          <w:rPr>
            <w:noProof/>
            <w:color w:val="auto"/>
            <w:vertAlign w:val="superscript"/>
          </w:rPr>
          <w:t>22-26</w:t>
        </w:r>
        <w:r w:rsidR="00EE783B" w:rsidRPr="004646FF">
          <w:rPr>
            <w:color w:val="auto"/>
          </w:rPr>
          <w:fldChar w:fldCharType="end"/>
        </w:r>
      </w:hyperlink>
      <w:r w:rsidR="00124015" w:rsidRPr="004646FF">
        <w:rPr>
          <w:color w:val="auto"/>
        </w:rPr>
        <w:t>.</w:t>
      </w:r>
      <w:r w:rsidR="00262B32" w:rsidRPr="004646FF">
        <w:rPr>
          <w:color w:val="auto"/>
        </w:rPr>
        <w:t xml:space="preserve"> </w:t>
      </w:r>
      <w:r w:rsidR="00EE783B">
        <w:rPr>
          <w:color w:val="auto"/>
        </w:rPr>
        <w:t>T</w:t>
      </w:r>
      <w:r w:rsidR="00B34673" w:rsidRPr="004646FF">
        <w:rPr>
          <w:color w:val="auto"/>
        </w:rPr>
        <w:t>his paper</w:t>
      </w:r>
      <w:r w:rsidR="005A0828" w:rsidRPr="004646FF">
        <w:rPr>
          <w:color w:val="auto"/>
        </w:rPr>
        <w:t xml:space="preserve"> discuss</w:t>
      </w:r>
      <w:r w:rsidR="00EE783B">
        <w:rPr>
          <w:color w:val="auto"/>
        </w:rPr>
        <w:t>es</w:t>
      </w:r>
      <w:r w:rsidR="005A0828" w:rsidRPr="004646FF">
        <w:rPr>
          <w:color w:val="auto"/>
        </w:rPr>
        <w:t xml:space="preserve"> an optimized method to transfect miRNA</w:t>
      </w:r>
      <w:r w:rsidR="009C2041" w:rsidRPr="004646FF">
        <w:rPr>
          <w:color w:val="auto"/>
        </w:rPr>
        <w:t>s</w:t>
      </w:r>
      <w:r w:rsidR="005A0828" w:rsidRPr="004646FF">
        <w:rPr>
          <w:color w:val="auto"/>
        </w:rPr>
        <w:t xml:space="preserve"> </w:t>
      </w:r>
      <w:r w:rsidR="009C2041" w:rsidRPr="004646FF">
        <w:rPr>
          <w:color w:val="auto"/>
        </w:rPr>
        <w:t>and siRNAs</w:t>
      </w:r>
      <w:r w:rsidR="00430E31" w:rsidRPr="004646FF">
        <w:rPr>
          <w:color w:val="auto"/>
        </w:rPr>
        <w:t xml:space="preserve"> into primary human monocytes</w:t>
      </w:r>
      <w:r w:rsidR="00124015" w:rsidRPr="004646FF">
        <w:rPr>
          <w:color w:val="auto"/>
        </w:rPr>
        <w:t xml:space="preserve"> from HIV</w:t>
      </w:r>
      <w:r w:rsidR="00EE783B">
        <w:rPr>
          <w:color w:val="auto"/>
        </w:rPr>
        <w:t>-infected</w:t>
      </w:r>
      <w:r w:rsidR="00124015" w:rsidRPr="004646FF">
        <w:rPr>
          <w:color w:val="auto"/>
        </w:rPr>
        <w:t xml:space="preserve"> patients and controls</w:t>
      </w:r>
      <w:r w:rsidR="005A0828" w:rsidRPr="004646FF">
        <w:rPr>
          <w:color w:val="auto"/>
        </w:rPr>
        <w:t>.</w:t>
      </w:r>
    </w:p>
    <w:p w14:paraId="3812A812" w14:textId="18DCB252" w:rsidR="00262B32" w:rsidRPr="004646FF" w:rsidRDefault="00262B32" w:rsidP="00501660">
      <w:pPr>
        <w:jc w:val="left"/>
        <w:rPr>
          <w:color w:val="auto"/>
        </w:rPr>
      </w:pPr>
    </w:p>
    <w:p w14:paraId="3EC699A0" w14:textId="5437C914" w:rsidR="005A0828" w:rsidRPr="004646FF" w:rsidRDefault="00EE783B" w:rsidP="00501660">
      <w:pPr>
        <w:jc w:val="left"/>
        <w:rPr>
          <w:b/>
        </w:rPr>
      </w:pPr>
      <w:r>
        <w:rPr>
          <w:color w:val="auto"/>
        </w:rPr>
        <w:t xml:space="preserve">This </w:t>
      </w:r>
      <w:r w:rsidR="00D84577" w:rsidRPr="004646FF">
        <w:rPr>
          <w:color w:val="auto"/>
        </w:rPr>
        <w:t xml:space="preserve">protocol relies on commercially available reagents and kits, as </w:t>
      </w:r>
      <w:r w:rsidR="009C2041" w:rsidRPr="004646FF">
        <w:rPr>
          <w:color w:val="auto"/>
        </w:rPr>
        <w:t>continuity in the technical procedure</w:t>
      </w:r>
      <w:r w:rsidR="00D84577" w:rsidRPr="004646FF">
        <w:rPr>
          <w:color w:val="auto"/>
        </w:rPr>
        <w:t xml:space="preserve"> helps eliminate unnecessary experimental variables</w:t>
      </w:r>
      <w:r w:rsidR="009C2041" w:rsidRPr="004646FF">
        <w:rPr>
          <w:color w:val="auto"/>
        </w:rPr>
        <w:t xml:space="preserve"> when working with clinical samples</w:t>
      </w:r>
      <w:r w:rsidR="00D84577" w:rsidRPr="004646FF">
        <w:rPr>
          <w:color w:val="auto"/>
        </w:rPr>
        <w:t xml:space="preserve">. Nonetheless, </w:t>
      </w:r>
      <w:r>
        <w:rPr>
          <w:color w:val="auto"/>
        </w:rPr>
        <w:t>the</w:t>
      </w:r>
      <w:r w:rsidR="00D84577" w:rsidRPr="004646FF">
        <w:rPr>
          <w:color w:val="auto"/>
        </w:rPr>
        <w:t xml:space="preserve"> method provides important tips</w:t>
      </w:r>
      <w:r>
        <w:rPr>
          <w:color w:val="auto"/>
        </w:rPr>
        <w:t xml:space="preserve"> (i.e., the</w:t>
      </w:r>
      <w:r w:rsidR="00D84577" w:rsidRPr="004646FF">
        <w:rPr>
          <w:color w:val="auto"/>
        </w:rPr>
        <w:t xml:space="preserve"> number of cells plated or brief incubation with serum-free media to promote the adherence of cells to the plate</w:t>
      </w:r>
      <w:r>
        <w:rPr>
          <w:color w:val="auto"/>
        </w:rPr>
        <w:t>)</w:t>
      </w:r>
      <w:r w:rsidR="00D84577" w:rsidRPr="004646FF">
        <w:rPr>
          <w:color w:val="auto"/>
        </w:rPr>
        <w:t xml:space="preserve">.  </w:t>
      </w:r>
      <w:r w:rsidR="008D41E9" w:rsidRPr="004646FF">
        <w:rPr>
          <w:color w:val="auto"/>
        </w:rPr>
        <w:t xml:space="preserve">Additionally, the polarization conditions used in this protocol </w:t>
      </w:r>
      <w:r>
        <w:rPr>
          <w:color w:val="auto"/>
        </w:rPr>
        <w:t>are</w:t>
      </w:r>
      <w:r w:rsidR="008D41E9" w:rsidRPr="004646FF">
        <w:rPr>
          <w:color w:val="auto"/>
        </w:rPr>
        <w:t xml:space="preserve"> derived from published work </w:t>
      </w:r>
      <w:hyperlink w:anchor="_ENREF_27" w:tooltip="Buchacher, 2015 #2748" w:history="1">
        <w:r w:rsidR="00B54C44" w:rsidRPr="004646FF">
          <w:rPr>
            <w:color w:val="auto"/>
          </w:rPr>
          <w:fldChar w:fldCharType="begin">
            <w:fldData xml:space="preserve">PEVuZE5vdGU+PENpdGU+PEF1dGhvcj5CdWNoYWNoZXI8L0F1dGhvcj48WWVhcj4yMDE1PC9ZZWFy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</w:fldData>
          </w:fldChar>
        </w:r>
        <w:r w:rsidR="00B54C44" w:rsidRPr="004646FF">
          <w:rPr>
            <w:color w:val="auto"/>
          </w:rPr>
          <w:instrText xml:space="preserve"> ADDIN EN.CITE </w:instrText>
        </w:r>
        <w:r w:rsidR="00B54C44" w:rsidRPr="004646FF">
          <w:rPr>
            <w:color w:val="auto"/>
          </w:rPr>
          <w:fldChar w:fldCharType="begin">
            <w:fldData xml:space="preserve">PEVuZE5vdGU+PENpdGU+PEF1dGhvcj5CdWNoYWNoZXI8L0F1dGhvcj48WWVhcj4yMDE1PC9ZZWFy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</w:fldData>
          </w:fldChar>
        </w:r>
        <w:r w:rsidR="00B54C44" w:rsidRPr="004646FF">
          <w:rPr>
            <w:color w:val="auto"/>
          </w:rPr>
          <w:instrText xml:space="preserve"> ADDIN EN.CITE.DATA </w:instrText>
        </w:r>
        <w:r w:rsidR="00B54C44" w:rsidRPr="004646FF">
          <w:rPr>
            <w:color w:val="auto"/>
          </w:rPr>
        </w:r>
        <w:r w:rsidR="00B54C44" w:rsidRPr="004646FF">
          <w:rPr>
            <w:color w:val="auto"/>
          </w:rPr>
          <w:fldChar w:fldCharType="end"/>
        </w:r>
        <w:r w:rsidR="00B54C44" w:rsidRPr="004646FF">
          <w:rPr>
            <w:color w:val="auto"/>
          </w:rPr>
        </w:r>
        <w:r w:rsidR="00B54C44" w:rsidRPr="004646FF">
          <w:rPr>
            <w:color w:val="auto"/>
          </w:rPr>
          <w:fldChar w:fldCharType="separate"/>
        </w:r>
        <w:r w:rsidR="00B54C44" w:rsidRPr="004646FF">
          <w:rPr>
            <w:noProof/>
            <w:color w:val="auto"/>
            <w:vertAlign w:val="superscript"/>
          </w:rPr>
          <w:t>27-29</w:t>
        </w:r>
        <w:r w:rsidR="00B54C44" w:rsidRPr="004646FF">
          <w:rPr>
            <w:color w:val="auto"/>
          </w:rPr>
          <w:fldChar w:fldCharType="end"/>
        </w:r>
      </w:hyperlink>
      <w:r w:rsidR="00B54C44" w:rsidRPr="004646FF">
        <w:rPr>
          <w:color w:val="auto"/>
        </w:rPr>
        <w:t>.</w:t>
      </w:r>
    </w:p>
    <w:p w14:paraId="7B35CB08" w14:textId="77777777" w:rsidR="003D1F8D" w:rsidRPr="004646FF" w:rsidRDefault="003D1F8D" w:rsidP="00501660">
      <w:pPr>
        <w:jc w:val="left"/>
        <w:rPr>
          <w:b/>
        </w:rPr>
      </w:pPr>
    </w:p>
    <w:p w14:paraId="2AC4DCAE" w14:textId="5E056EAE" w:rsidR="004646FF" w:rsidRDefault="006305D7" w:rsidP="000A0E33">
      <w:pPr>
        <w:jc w:val="left"/>
      </w:pPr>
      <w:r w:rsidRPr="004646FF">
        <w:rPr>
          <w:b/>
        </w:rPr>
        <w:t>PROTOCOL:</w:t>
      </w:r>
      <w:r w:rsidRPr="004646FF">
        <w:t xml:space="preserve"> </w:t>
      </w:r>
    </w:p>
    <w:p w14:paraId="7BEA9E61" w14:textId="60772AB5" w:rsidR="00C33D93" w:rsidRPr="004646FF" w:rsidRDefault="00C33D93" w:rsidP="00501660">
      <w:pPr>
        <w:jc w:val="left"/>
        <w:rPr>
          <w:color w:val="808080" w:themeColor="background1" w:themeShade="80"/>
        </w:rPr>
      </w:pPr>
      <w:r w:rsidRPr="004646FF">
        <w:rPr>
          <w:color w:val="auto"/>
        </w:rPr>
        <w:t xml:space="preserve">All methods described </w:t>
      </w:r>
      <w:r w:rsidR="001E120E" w:rsidRPr="004646FF">
        <w:rPr>
          <w:color w:val="auto"/>
        </w:rPr>
        <w:t xml:space="preserve">below </w:t>
      </w:r>
      <w:r w:rsidRPr="004646FF">
        <w:rPr>
          <w:color w:val="auto"/>
        </w:rPr>
        <w:t>have been approved by the Louisiana State University Health Sciences Center New Orleans Institutional Review Board</w:t>
      </w:r>
      <w:r w:rsidR="00EE783B">
        <w:rPr>
          <w:color w:val="auto"/>
        </w:rPr>
        <w:t>. A</w:t>
      </w:r>
      <w:r w:rsidRPr="004646FF">
        <w:rPr>
          <w:color w:val="auto"/>
        </w:rPr>
        <w:t xml:space="preserve">ll blood </w:t>
      </w:r>
      <w:r w:rsidR="00EE783B">
        <w:rPr>
          <w:color w:val="auto"/>
        </w:rPr>
        <w:t>was collected after obtaining</w:t>
      </w:r>
      <w:r w:rsidRPr="004646FF">
        <w:rPr>
          <w:color w:val="auto"/>
        </w:rPr>
        <w:t xml:space="preserve"> informed consent.</w:t>
      </w:r>
    </w:p>
    <w:p w14:paraId="3FA47434" w14:textId="77777777" w:rsidR="00BB7B55" w:rsidRPr="004646FF" w:rsidRDefault="00BB7B55" w:rsidP="00501660">
      <w:pPr>
        <w:pStyle w:val="NormalWeb"/>
        <w:spacing w:before="0" w:beforeAutospacing="0" w:after="0" w:afterAutospacing="0"/>
        <w:jc w:val="left"/>
        <w:rPr>
          <w:color w:val="auto"/>
        </w:rPr>
      </w:pPr>
    </w:p>
    <w:p w14:paraId="2093B5E7" w14:textId="4B85CF45" w:rsidR="00471469" w:rsidRPr="004646FF" w:rsidRDefault="004646FF" w:rsidP="00501660">
      <w:pPr>
        <w:pStyle w:val="NormalWeb"/>
        <w:spacing w:before="0" w:beforeAutospacing="0" w:after="0" w:afterAutospacing="0"/>
        <w:jc w:val="left"/>
      </w:pPr>
      <w:r>
        <w:rPr>
          <w:color w:val="auto"/>
        </w:rPr>
        <w:t xml:space="preserve">NOTE: </w:t>
      </w:r>
      <w:r w:rsidR="00C33D93" w:rsidRPr="004646FF">
        <w:rPr>
          <w:color w:val="auto"/>
        </w:rPr>
        <w:t>Th</w:t>
      </w:r>
      <w:r w:rsidR="00EE783B">
        <w:rPr>
          <w:color w:val="auto"/>
        </w:rPr>
        <w:t>e</w:t>
      </w:r>
      <w:r w:rsidR="00C33D93" w:rsidRPr="004646FF">
        <w:rPr>
          <w:color w:val="auto"/>
        </w:rPr>
        <w:t xml:space="preserve"> e</w:t>
      </w:r>
      <w:r w:rsidR="00562765" w:rsidRPr="004646FF">
        <w:rPr>
          <w:color w:val="auto"/>
        </w:rPr>
        <w:t>ntir</w:t>
      </w:r>
      <w:r w:rsidR="00EE783B">
        <w:rPr>
          <w:color w:val="auto"/>
        </w:rPr>
        <w:t>e</w:t>
      </w:r>
      <w:r w:rsidR="00562765" w:rsidRPr="004646FF">
        <w:rPr>
          <w:color w:val="auto"/>
        </w:rPr>
        <w:t xml:space="preserve"> procedure is performed under sterile conditions in a biosafety level 2 (BSL2) facility </w:t>
      </w:r>
      <w:r w:rsidR="00EE783B">
        <w:rPr>
          <w:color w:val="auto"/>
        </w:rPr>
        <w:t>so</w:t>
      </w:r>
      <w:r w:rsidR="00F0325F" w:rsidRPr="004646FF">
        <w:rPr>
          <w:color w:val="auto"/>
        </w:rPr>
        <w:t xml:space="preserve"> </w:t>
      </w:r>
      <w:r w:rsidR="00562765" w:rsidRPr="004646FF">
        <w:rPr>
          <w:color w:val="auto"/>
        </w:rPr>
        <w:t xml:space="preserve">that caution </w:t>
      </w:r>
      <w:r w:rsidR="001E120E" w:rsidRPr="004646FF">
        <w:rPr>
          <w:color w:val="auto"/>
        </w:rPr>
        <w:t>is</w:t>
      </w:r>
      <w:r w:rsidR="00562765" w:rsidRPr="004646FF">
        <w:rPr>
          <w:color w:val="auto"/>
        </w:rPr>
        <w:t xml:space="preserve"> used to handle biological material</w:t>
      </w:r>
      <w:r w:rsidR="00EE783B">
        <w:rPr>
          <w:color w:val="auto"/>
        </w:rPr>
        <w:t>s</w:t>
      </w:r>
      <w:r w:rsidR="00562765" w:rsidRPr="004646FF">
        <w:rPr>
          <w:color w:val="auto"/>
        </w:rPr>
        <w:t xml:space="preserve">. </w:t>
      </w:r>
      <w:proofErr w:type="gramStart"/>
      <w:r w:rsidR="00562765" w:rsidRPr="004646FF">
        <w:rPr>
          <w:color w:val="auto"/>
        </w:rPr>
        <w:t xml:space="preserve">In particular, </w:t>
      </w:r>
      <w:r w:rsidR="00471469" w:rsidRPr="004646FF">
        <w:t>each</w:t>
      </w:r>
      <w:proofErr w:type="gramEnd"/>
      <w:r w:rsidR="00471469" w:rsidRPr="004646FF">
        <w:t xml:space="preserve"> step </w:t>
      </w:r>
      <w:r w:rsidR="002B427E" w:rsidRPr="004646FF">
        <w:t>is</w:t>
      </w:r>
      <w:r w:rsidR="00471469" w:rsidRPr="004646FF">
        <w:t xml:space="preserve"> </w:t>
      </w:r>
      <w:r w:rsidR="00EE783B">
        <w:t>performed</w:t>
      </w:r>
      <w:r w:rsidR="00471469" w:rsidRPr="004646FF">
        <w:t xml:space="preserve"> using sterile technique</w:t>
      </w:r>
      <w:r w:rsidR="00EE783B">
        <w:t>s</w:t>
      </w:r>
      <w:r w:rsidR="00471469" w:rsidRPr="004646FF">
        <w:t xml:space="preserve"> under a biosafety cabinet. </w:t>
      </w:r>
      <w:r w:rsidR="00EE783B">
        <w:t>A</w:t>
      </w:r>
      <w:r w:rsidR="00471469" w:rsidRPr="004646FF">
        <w:t>fter each step involving blood</w:t>
      </w:r>
      <w:r w:rsidR="00EE783B">
        <w:t>,</w:t>
      </w:r>
      <w:r w:rsidR="00471469" w:rsidRPr="004646FF">
        <w:t xml:space="preserve"> blood product</w:t>
      </w:r>
      <w:r w:rsidR="00EE783B">
        <w:t>s,</w:t>
      </w:r>
      <w:r w:rsidR="00471469" w:rsidRPr="004646FF">
        <w:t xml:space="preserve"> cell</w:t>
      </w:r>
      <w:r w:rsidR="00EE783B">
        <w:t>s,</w:t>
      </w:r>
      <w:r w:rsidR="00471469" w:rsidRPr="004646FF">
        <w:t xml:space="preserve"> </w:t>
      </w:r>
      <w:r w:rsidR="00EE783B">
        <w:t xml:space="preserve">or </w:t>
      </w:r>
      <w:r w:rsidR="00471469" w:rsidRPr="004646FF">
        <w:t>cell product pipetting,</w:t>
      </w:r>
      <w:r w:rsidR="00EE783B">
        <w:t xml:space="preserve"> it is important to</w:t>
      </w:r>
      <w:r w:rsidR="00471469" w:rsidRPr="004646FF">
        <w:t xml:space="preserve"> rinse all plastic material (</w:t>
      </w:r>
      <w:r w:rsidR="00EE783B">
        <w:t>i.e.,</w:t>
      </w:r>
      <w:r w:rsidR="00471469" w:rsidRPr="004646FF">
        <w:t xml:space="preserve"> serological pipettes, pipette tips, and tubes) with 10% bleach from a waste container inside the </w:t>
      </w:r>
      <w:r w:rsidR="00471469" w:rsidRPr="004646FF">
        <w:lastRenderedPageBreak/>
        <w:t>hood prior to proper disposal.</w:t>
      </w:r>
      <w:r w:rsidR="00FD6FD2" w:rsidRPr="004646FF">
        <w:t xml:space="preserve"> </w:t>
      </w:r>
    </w:p>
    <w:p w14:paraId="6AC15CDE" w14:textId="77777777" w:rsidR="00562765" w:rsidRPr="004646FF" w:rsidRDefault="00562765" w:rsidP="00501660">
      <w:pPr>
        <w:jc w:val="left"/>
        <w:rPr>
          <w:color w:val="808080" w:themeColor="background1" w:themeShade="80"/>
        </w:rPr>
      </w:pPr>
      <w:bookmarkStart w:id="0" w:name="_Hlk18572088"/>
    </w:p>
    <w:p w14:paraId="17149A13" w14:textId="185852B4" w:rsidR="001C1E49" w:rsidRDefault="001C6E52" w:rsidP="000A0E33">
      <w:pPr>
        <w:pStyle w:val="NormalWeb"/>
        <w:numPr>
          <w:ilvl w:val="0"/>
          <w:numId w:val="23"/>
        </w:numPr>
        <w:spacing w:before="0" w:beforeAutospacing="0" w:after="0" w:afterAutospacing="0"/>
        <w:jc w:val="left"/>
        <w:rPr>
          <w:b/>
          <w:highlight w:val="yellow"/>
        </w:rPr>
      </w:pPr>
      <w:r w:rsidRPr="004646FF">
        <w:rPr>
          <w:b/>
          <w:highlight w:val="yellow"/>
        </w:rPr>
        <w:t xml:space="preserve">Isolation of </w:t>
      </w:r>
      <w:r w:rsidR="00EE783B">
        <w:rPr>
          <w:b/>
          <w:highlight w:val="yellow"/>
        </w:rPr>
        <w:t>p</w:t>
      </w:r>
      <w:r w:rsidRPr="004646FF">
        <w:rPr>
          <w:b/>
          <w:highlight w:val="yellow"/>
        </w:rPr>
        <w:t xml:space="preserve">rimary </w:t>
      </w:r>
      <w:r w:rsidR="00EE783B">
        <w:rPr>
          <w:b/>
          <w:highlight w:val="yellow"/>
        </w:rPr>
        <w:t>h</w:t>
      </w:r>
      <w:r w:rsidRPr="004646FF">
        <w:rPr>
          <w:b/>
          <w:highlight w:val="yellow"/>
        </w:rPr>
        <w:t xml:space="preserve">uman </w:t>
      </w:r>
      <w:r w:rsidR="00EE783B">
        <w:rPr>
          <w:b/>
          <w:highlight w:val="yellow"/>
        </w:rPr>
        <w:t>m</w:t>
      </w:r>
      <w:r w:rsidRPr="004646FF">
        <w:rPr>
          <w:b/>
          <w:highlight w:val="yellow"/>
        </w:rPr>
        <w:t xml:space="preserve">onocytes </w:t>
      </w:r>
      <w:r w:rsidR="00EA7917" w:rsidRPr="004646FF">
        <w:rPr>
          <w:b/>
          <w:highlight w:val="yellow"/>
        </w:rPr>
        <w:t xml:space="preserve">by </w:t>
      </w:r>
      <w:r w:rsidR="00EE783B">
        <w:rPr>
          <w:b/>
          <w:highlight w:val="yellow"/>
        </w:rPr>
        <w:t>i</w:t>
      </w:r>
      <w:r w:rsidR="00EA7917" w:rsidRPr="004646FF">
        <w:rPr>
          <w:b/>
          <w:highlight w:val="yellow"/>
        </w:rPr>
        <w:t xml:space="preserve">mmunomagnetic </w:t>
      </w:r>
      <w:r w:rsidR="00EE783B">
        <w:rPr>
          <w:b/>
          <w:highlight w:val="yellow"/>
        </w:rPr>
        <w:t>n</w:t>
      </w:r>
      <w:r w:rsidR="00EA7917" w:rsidRPr="004646FF">
        <w:rPr>
          <w:b/>
          <w:highlight w:val="yellow"/>
        </w:rPr>
        <w:t xml:space="preserve">egative </w:t>
      </w:r>
      <w:r w:rsidR="00EE783B">
        <w:rPr>
          <w:b/>
          <w:highlight w:val="yellow"/>
        </w:rPr>
        <w:t>s</w:t>
      </w:r>
      <w:r w:rsidR="00EA7917" w:rsidRPr="004646FF">
        <w:rPr>
          <w:b/>
          <w:highlight w:val="yellow"/>
        </w:rPr>
        <w:t>election</w:t>
      </w:r>
    </w:p>
    <w:p w14:paraId="316C517E" w14:textId="77777777" w:rsidR="00EE783B" w:rsidRPr="004646FF" w:rsidRDefault="00EE783B" w:rsidP="00501660">
      <w:pPr>
        <w:pStyle w:val="NormalWeb"/>
        <w:spacing w:before="0" w:beforeAutospacing="0" w:after="0" w:afterAutospacing="0"/>
        <w:jc w:val="left"/>
        <w:rPr>
          <w:b/>
          <w:highlight w:val="yellow"/>
        </w:rPr>
      </w:pPr>
    </w:p>
    <w:p w14:paraId="6294EE0E" w14:textId="54F3AB64" w:rsidR="00DC3FE3" w:rsidRPr="004646FF" w:rsidRDefault="00B93E6B" w:rsidP="00501660">
      <w:pPr>
        <w:pStyle w:val="NormalWeb"/>
        <w:numPr>
          <w:ilvl w:val="1"/>
          <w:numId w:val="23"/>
        </w:numPr>
        <w:spacing w:before="0" w:beforeAutospacing="0" w:after="0" w:afterAutospacing="0"/>
        <w:jc w:val="left"/>
        <w:rPr>
          <w:highlight w:val="yellow"/>
        </w:rPr>
      </w:pPr>
      <w:r w:rsidRPr="004646FF">
        <w:rPr>
          <w:highlight w:val="yellow"/>
        </w:rPr>
        <w:t xml:space="preserve">Collect 40 mL of fresh, human whole blood (from either </w:t>
      </w:r>
      <w:r w:rsidR="001E60EA" w:rsidRPr="004646FF">
        <w:rPr>
          <w:highlight w:val="yellow"/>
        </w:rPr>
        <w:t xml:space="preserve">an </w:t>
      </w:r>
      <w:r w:rsidRPr="004646FF">
        <w:rPr>
          <w:highlight w:val="yellow"/>
        </w:rPr>
        <w:t>HIV</w:t>
      </w:r>
      <w:r w:rsidRPr="004646FF">
        <w:rPr>
          <w:highlight w:val="yellow"/>
          <w:vertAlign w:val="superscript"/>
        </w:rPr>
        <w:t>+</w:t>
      </w:r>
      <w:r w:rsidRPr="004646FF">
        <w:rPr>
          <w:highlight w:val="yellow"/>
        </w:rPr>
        <w:t xml:space="preserve"> patient or</w:t>
      </w:r>
      <w:r w:rsidR="00D164D1">
        <w:rPr>
          <w:highlight w:val="yellow"/>
        </w:rPr>
        <w:t xml:space="preserve"> </w:t>
      </w:r>
      <w:r w:rsidRPr="004646FF">
        <w:rPr>
          <w:highlight w:val="yellow"/>
        </w:rPr>
        <w:t xml:space="preserve">healthy control) in </w:t>
      </w:r>
      <w:r w:rsidR="00D164D1">
        <w:rPr>
          <w:highlight w:val="yellow"/>
        </w:rPr>
        <w:t>four</w:t>
      </w:r>
      <w:r w:rsidRPr="004646FF">
        <w:rPr>
          <w:highlight w:val="yellow"/>
        </w:rPr>
        <w:t xml:space="preserve"> 10 mL </w:t>
      </w:r>
      <w:r w:rsidR="004646FF" w:rsidRPr="004646FF">
        <w:rPr>
          <w:highlight w:val="yellow"/>
        </w:rPr>
        <w:t>ethylenediaminetetraacetic acid (</w:t>
      </w:r>
      <w:r w:rsidRPr="004646FF">
        <w:rPr>
          <w:highlight w:val="yellow"/>
        </w:rPr>
        <w:t>EDTA</w:t>
      </w:r>
      <w:r w:rsidR="004646FF" w:rsidRPr="004646FF">
        <w:rPr>
          <w:highlight w:val="yellow"/>
        </w:rPr>
        <w:t>)</w:t>
      </w:r>
      <w:r w:rsidRPr="004646FF">
        <w:rPr>
          <w:highlight w:val="yellow"/>
        </w:rPr>
        <w:t xml:space="preserve"> vacu</w:t>
      </w:r>
      <w:r w:rsidR="004646FF" w:rsidRPr="004646FF">
        <w:rPr>
          <w:highlight w:val="yellow"/>
        </w:rPr>
        <w:t>um</w:t>
      </w:r>
      <w:r w:rsidRPr="004646FF">
        <w:rPr>
          <w:highlight w:val="yellow"/>
        </w:rPr>
        <w:t xml:space="preserve"> tubes</w:t>
      </w:r>
      <w:r w:rsidR="00D164D1">
        <w:rPr>
          <w:highlight w:val="yellow"/>
        </w:rPr>
        <w:t xml:space="preserve"> (10 mL of blood per tube)</w:t>
      </w:r>
      <w:r w:rsidRPr="004646FF">
        <w:rPr>
          <w:highlight w:val="yellow"/>
        </w:rPr>
        <w:t xml:space="preserve">. </w:t>
      </w:r>
      <w:r w:rsidR="00F0325F" w:rsidRPr="004646FF">
        <w:rPr>
          <w:highlight w:val="yellow"/>
        </w:rPr>
        <w:t>Using sterile technique</w:t>
      </w:r>
      <w:r w:rsidR="00D164D1">
        <w:rPr>
          <w:highlight w:val="yellow"/>
        </w:rPr>
        <w:t>s</w:t>
      </w:r>
      <w:r w:rsidR="00F0325F" w:rsidRPr="004646FF">
        <w:rPr>
          <w:highlight w:val="yellow"/>
        </w:rPr>
        <w:t xml:space="preserve"> under a biosafety cabinet, t</w:t>
      </w:r>
      <w:r w:rsidRPr="004646FF">
        <w:rPr>
          <w:highlight w:val="yellow"/>
        </w:rPr>
        <w:t xml:space="preserve">ransfer all 40 mL of blood into </w:t>
      </w:r>
      <w:r w:rsidR="00B27FEE" w:rsidRPr="004646FF">
        <w:rPr>
          <w:highlight w:val="yellow"/>
        </w:rPr>
        <w:t>one</w:t>
      </w:r>
      <w:r w:rsidRPr="004646FF">
        <w:rPr>
          <w:highlight w:val="yellow"/>
        </w:rPr>
        <w:t xml:space="preserve"> 50 mL conical </w:t>
      </w:r>
      <w:r w:rsidR="00CA207C" w:rsidRPr="004646FF">
        <w:rPr>
          <w:highlight w:val="yellow"/>
        </w:rPr>
        <w:t xml:space="preserve">propylene </w:t>
      </w:r>
      <w:r w:rsidRPr="004646FF">
        <w:rPr>
          <w:highlight w:val="yellow"/>
        </w:rPr>
        <w:t xml:space="preserve">tube. </w:t>
      </w:r>
    </w:p>
    <w:p w14:paraId="0C679430" w14:textId="71914E41" w:rsidR="001C6E52" w:rsidRPr="004646FF" w:rsidRDefault="001C6E52" w:rsidP="00501660">
      <w:pPr>
        <w:pStyle w:val="NormalWeb"/>
        <w:spacing w:before="0" w:beforeAutospacing="0" w:after="0" w:afterAutospacing="0"/>
        <w:jc w:val="left"/>
        <w:rPr>
          <w:highlight w:val="yellow"/>
        </w:rPr>
      </w:pPr>
      <w:bookmarkStart w:id="1" w:name="_Hlk7386503"/>
    </w:p>
    <w:bookmarkEnd w:id="1"/>
    <w:p w14:paraId="627EA1C0" w14:textId="6DD1F855" w:rsidR="004646FF" w:rsidRDefault="00D164D1" w:rsidP="00501660">
      <w:pPr>
        <w:pStyle w:val="ListParagraph"/>
        <w:widowControl/>
        <w:numPr>
          <w:ilvl w:val="1"/>
          <w:numId w:val="23"/>
        </w:numPr>
        <w:autoSpaceDE/>
        <w:autoSpaceDN/>
        <w:adjustRightInd/>
        <w:jc w:val="left"/>
        <w:rPr>
          <w:highlight w:val="yellow"/>
        </w:rPr>
      </w:pPr>
      <w:r w:rsidRPr="00501660">
        <w:rPr>
          <w:highlight w:val="yellow"/>
        </w:rPr>
        <w:t>F</w:t>
      </w:r>
      <w:r w:rsidR="00D00F89" w:rsidRPr="00501660">
        <w:rPr>
          <w:highlight w:val="yellow"/>
        </w:rPr>
        <w:t xml:space="preserve">ollowing the manufacturer’s protocol for </w:t>
      </w:r>
      <w:r w:rsidR="00515D03" w:rsidRPr="00501660">
        <w:rPr>
          <w:highlight w:val="yellow"/>
        </w:rPr>
        <w:t>the selected human</w:t>
      </w:r>
      <w:r w:rsidR="00D00F89" w:rsidRPr="00501660">
        <w:rPr>
          <w:highlight w:val="yellow"/>
        </w:rPr>
        <w:t xml:space="preserve"> monocyte isolation kit (</w:t>
      </w:r>
      <w:r w:rsidR="00CF7EC4" w:rsidRPr="00CF7EC4">
        <w:rPr>
          <w:b/>
          <w:bCs/>
          <w:highlight w:val="yellow"/>
        </w:rPr>
        <w:t>Table of Materials</w:t>
      </w:r>
      <w:r w:rsidR="00D00F89" w:rsidRPr="00501660">
        <w:rPr>
          <w:highlight w:val="yellow"/>
        </w:rPr>
        <w:t>)</w:t>
      </w:r>
      <w:r w:rsidR="00515D03" w:rsidRPr="00501660">
        <w:rPr>
          <w:highlight w:val="yellow"/>
        </w:rPr>
        <w:t xml:space="preserve">, add </w:t>
      </w:r>
      <w:r w:rsidR="00515D03" w:rsidRPr="004646FF">
        <w:rPr>
          <w:highlight w:val="yellow"/>
        </w:rPr>
        <w:t xml:space="preserve">2 mL of </w:t>
      </w:r>
      <w:r w:rsidR="00B27FEE" w:rsidRPr="004646FF">
        <w:rPr>
          <w:highlight w:val="yellow"/>
        </w:rPr>
        <w:t>monocyte isolation</w:t>
      </w:r>
      <w:r w:rsidR="6DA3E492" w:rsidRPr="004646FF">
        <w:rPr>
          <w:highlight w:val="yellow"/>
        </w:rPr>
        <w:t xml:space="preserve"> cocktail</w:t>
      </w:r>
      <w:r w:rsidR="00515D03" w:rsidRPr="004646FF">
        <w:rPr>
          <w:highlight w:val="yellow"/>
        </w:rPr>
        <w:t xml:space="preserve">, </w:t>
      </w:r>
      <w:r w:rsidR="00B27FEE" w:rsidRPr="004646FF">
        <w:rPr>
          <w:highlight w:val="yellow"/>
        </w:rPr>
        <w:t>provided in the kit</w:t>
      </w:r>
      <w:r w:rsidR="00515D03" w:rsidRPr="004646FF">
        <w:rPr>
          <w:highlight w:val="yellow"/>
        </w:rPr>
        <w:t>,</w:t>
      </w:r>
      <w:r w:rsidR="00B27FEE" w:rsidRPr="004646FF">
        <w:rPr>
          <w:highlight w:val="yellow"/>
        </w:rPr>
        <w:t xml:space="preserve"> to </w:t>
      </w:r>
      <w:r w:rsidR="00515D03" w:rsidRPr="004646FF">
        <w:rPr>
          <w:highlight w:val="yellow"/>
        </w:rPr>
        <w:t xml:space="preserve">the tube of </w:t>
      </w:r>
      <w:r w:rsidR="00B27FEE" w:rsidRPr="004646FF">
        <w:rPr>
          <w:highlight w:val="yellow"/>
        </w:rPr>
        <w:t>blood. Vortex magnetic beads, also provided in the kit, for 30 s</w:t>
      </w:r>
      <w:r>
        <w:rPr>
          <w:highlight w:val="yellow"/>
        </w:rPr>
        <w:t>, and</w:t>
      </w:r>
      <w:r w:rsidR="00B27FEE" w:rsidRPr="004646FF">
        <w:rPr>
          <w:highlight w:val="yellow"/>
        </w:rPr>
        <w:t xml:space="preserve"> add 2 mL to</w:t>
      </w:r>
      <w:r>
        <w:rPr>
          <w:highlight w:val="yellow"/>
        </w:rPr>
        <w:t xml:space="preserve"> the tube of</w:t>
      </w:r>
      <w:r w:rsidR="00B27FEE" w:rsidRPr="004646FF">
        <w:rPr>
          <w:highlight w:val="yellow"/>
        </w:rPr>
        <w:t xml:space="preserve"> blood.</w:t>
      </w:r>
      <w:r w:rsidR="6DA3E492" w:rsidRPr="004646FF">
        <w:rPr>
          <w:highlight w:val="yellow"/>
        </w:rPr>
        <w:t xml:space="preserve"> </w:t>
      </w:r>
    </w:p>
    <w:p w14:paraId="4CB5B3F3" w14:textId="77777777" w:rsidR="004646FF" w:rsidRDefault="004646FF" w:rsidP="00501660">
      <w:pPr>
        <w:pStyle w:val="ListParagraph"/>
        <w:widowControl/>
        <w:autoSpaceDE/>
        <w:autoSpaceDN/>
        <w:adjustRightInd/>
        <w:ind w:left="0"/>
        <w:jc w:val="left"/>
        <w:rPr>
          <w:highlight w:val="yellow"/>
        </w:rPr>
      </w:pPr>
    </w:p>
    <w:p w14:paraId="04CDC239" w14:textId="79F33B2F" w:rsidR="008A096B" w:rsidRPr="004646FF" w:rsidRDefault="00B27FEE" w:rsidP="00501660">
      <w:pPr>
        <w:pStyle w:val="ListParagraph"/>
        <w:widowControl/>
        <w:numPr>
          <w:ilvl w:val="2"/>
          <w:numId w:val="23"/>
        </w:numPr>
        <w:autoSpaceDE/>
        <w:autoSpaceDN/>
        <w:adjustRightInd/>
        <w:jc w:val="left"/>
        <w:rPr>
          <w:highlight w:val="yellow"/>
        </w:rPr>
      </w:pPr>
      <w:r w:rsidRPr="004646FF">
        <w:rPr>
          <w:highlight w:val="yellow"/>
        </w:rPr>
        <w:t>If less than 40 mL of blood is available, scale down the reagents</w:t>
      </w:r>
      <w:r w:rsidR="001E60EA" w:rsidRPr="004646FF">
        <w:rPr>
          <w:highlight w:val="yellow"/>
        </w:rPr>
        <w:t xml:space="preserve"> added</w:t>
      </w:r>
      <w:r w:rsidRPr="004646FF">
        <w:rPr>
          <w:highlight w:val="yellow"/>
        </w:rPr>
        <w:t xml:space="preserve">. To mix the solution, </w:t>
      </w:r>
      <w:r w:rsidRPr="004646FF">
        <w:rPr>
          <w:color w:val="auto"/>
          <w:highlight w:val="yellow"/>
        </w:rPr>
        <w:t>p</w:t>
      </w:r>
      <w:r w:rsidR="6DA3E492" w:rsidRPr="004646FF">
        <w:rPr>
          <w:color w:val="auto"/>
          <w:highlight w:val="yellow"/>
        </w:rPr>
        <w:t xml:space="preserve">ipette </w:t>
      </w:r>
      <w:r w:rsidR="6DA3E492" w:rsidRPr="004646FF">
        <w:rPr>
          <w:highlight w:val="yellow"/>
        </w:rPr>
        <w:t xml:space="preserve">up and down </w:t>
      </w:r>
      <w:r w:rsidR="00606B23" w:rsidRPr="004646FF">
        <w:rPr>
          <w:highlight w:val="yellow"/>
        </w:rPr>
        <w:t xml:space="preserve">with a </w:t>
      </w:r>
      <w:r w:rsidRPr="004646FF">
        <w:rPr>
          <w:highlight w:val="yellow"/>
        </w:rPr>
        <w:t xml:space="preserve">plastic </w:t>
      </w:r>
      <w:bookmarkStart w:id="2" w:name="_GoBack"/>
      <w:bookmarkEnd w:id="2"/>
      <w:r w:rsidR="00606B23" w:rsidRPr="004646FF">
        <w:rPr>
          <w:highlight w:val="yellow"/>
        </w:rPr>
        <w:t>25</w:t>
      </w:r>
      <w:r w:rsidRPr="004646FF">
        <w:rPr>
          <w:highlight w:val="yellow"/>
        </w:rPr>
        <w:t xml:space="preserve"> </w:t>
      </w:r>
      <w:r w:rsidR="00606B23" w:rsidRPr="004646FF">
        <w:rPr>
          <w:highlight w:val="yellow"/>
        </w:rPr>
        <w:t>m</w:t>
      </w:r>
      <w:r w:rsidRPr="004646FF">
        <w:rPr>
          <w:highlight w:val="yellow"/>
        </w:rPr>
        <w:t>L serological</w:t>
      </w:r>
      <w:r w:rsidR="00606B23" w:rsidRPr="004646FF">
        <w:rPr>
          <w:highlight w:val="yellow"/>
        </w:rPr>
        <w:t xml:space="preserve"> pipette </w:t>
      </w:r>
      <w:r w:rsidR="6DA3E492" w:rsidRPr="004646FF">
        <w:rPr>
          <w:highlight w:val="yellow"/>
        </w:rPr>
        <w:t>and incubate for 5 min at room temperature</w:t>
      </w:r>
      <w:r w:rsidR="00D164D1">
        <w:rPr>
          <w:highlight w:val="yellow"/>
        </w:rPr>
        <w:t xml:space="preserve"> (RT)</w:t>
      </w:r>
      <w:r w:rsidR="6DA3E492" w:rsidRPr="004646FF">
        <w:rPr>
          <w:highlight w:val="yellow"/>
        </w:rPr>
        <w:t xml:space="preserve">. </w:t>
      </w:r>
    </w:p>
    <w:p w14:paraId="0BCE03CD" w14:textId="77777777" w:rsidR="00DC3FE3" w:rsidRPr="004646FF" w:rsidRDefault="00DC3FE3" w:rsidP="00501660">
      <w:pPr>
        <w:pStyle w:val="ListParagraph"/>
        <w:widowControl/>
        <w:autoSpaceDE/>
        <w:autoSpaceDN/>
        <w:adjustRightInd/>
        <w:ind w:left="0"/>
        <w:jc w:val="left"/>
        <w:rPr>
          <w:highlight w:val="yellow"/>
        </w:rPr>
      </w:pPr>
    </w:p>
    <w:p w14:paraId="233C76F3" w14:textId="27A9783E" w:rsidR="00DC3FE3" w:rsidRPr="004646FF" w:rsidRDefault="6DA3E492" w:rsidP="00501660">
      <w:pPr>
        <w:pStyle w:val="ListParagraph"/>
        <w:widowControl/>
        <w:numPr>
          <w:ilvl w:val="1"/>
          <w:numId w:val="23"/>
        </w:numPr>
        <w:autoSpaceDE/>
        <w:autoSpaceDN/>
        <w:adjustRightInd/>
        <w:jc w:val="left"/>
        <w:rPr>
          <w:highlight w:val="yellow"/>
        </w:rPr>
      </w:pPr>
      <w:r w:rsidRPr="004646FF">
        <w:rPr>
          <w:highlight w:val="yellow"/>
        </w:rPr>
        <w:t>Separate</w:t>
      </w:r>
      <w:r w:rsidR="00E74447" w:rsidRPr="004646FF">
        <w:rPr>
          <w:highlight w:val="yellow"/>
        </w:rPr>
        <w:t xml:space="preserve"> the</w:t>
      </w:r>
      <w:r w:rsidRPr="004646FF">
        <w:rPr>
          <w:highlight w:val="yellow"/>
        </w:rPr>
        <w:t xml:space="preserve"> blood mixture </w:t>
      </w:r>
      <w:r w:rsidR="001E60EA" w:rsidRPr="004646FF">
        <w:rPr>
          <w:highlight w:val="yellow"/>
        </w:rPr>
        <w:t xml:space="preserve">equally </w:t>
      </w:r>
      <w:r w:rsidRPr="004646FF">
        <w:rPr>
          <w:highlight w:val="yellow"/>
        </w:rPr>
        <w:t xml:space="preserve">into </w:t>
      </w:r>
      <w:r w:rsidR="00D164D1">
        <w:rPr>
          <w:highlight w:val="yellow"/>
        </w:rPr>
        <w:t>four</w:t>
      </w:r>
      <w:r w:rsidRPr="004646FF">
        <w:rPr>
          <w:highlight w:val="yellow"/>
        </w:rPr>
        <w:t xml:space="preserve"> 50</w:t>
      </w:r>
      <w:r w:rsidR="001E60EA" w:rsidRPr="004646FF">
        <w:rPr>
          <w:highlight w:val="yellow"/>
        </w:rPr>
        <w:t xml:space="preserve"> </w:t>
      </w:r>
      <w:r w:rsidRPr="004646FF">
        <w:rPr>
          <w:highlight w:val="yellow"/>
        </w:rPr>
        <w:t>mL tubes</w:t>
      </w:r>
      <w:r w:rsidR="00DC3FE3" w:rsidRPr="004646FF">
        <w:rPr>
          <w:highlight w:val="yellow"/>
        </w:rPr>
        <w:t xml:space="preserve"> </w:t>
      </w:r>
      <w:r w:rsidR="001E60EA" w:rsidRPr="004646FF">
        <w:rPr>
          <w:highlight w:val="yellow"/>
        </w:rPr>
        <w:t xml:space="preserve">and add 30 mL </w:t>
      </w:r>
      <w:r w:rsidR="00D164D1">
        <w:rPr>
          <w:highlight w:val="yellow"/>
        </w:rPr>
        <w:t xml:space="preserve">of </w:t>
      </w:r>
      <w:r w:rsidR="001E60EA" w:rsidRPr="004646FF">
        <w:rPr>
          <w:highlight w:val="yellow"/>
        </w:rPr>
        <w:t xml:space="preserve">sterile </w:t>
      </w:r>
      <w:r w:rsidR="004646FF">
        <w:rPr>
          <w:highlight w:val="yellow"/>
        </w:rPr>
        <w:t>phosphate-buffered saline (</w:t>
      </w:r>
      <w:r w:rsidR="001E60EA" w:rsidRPr="004646FF">
        <w:rPr>
          <w:highlight w:val="yellow"/>
        </w:rPr>
        <w:t>PBS</w:t>
      </w:r>
      <w:r w:rsidR="004646FF">
        <w:rPr>
          <w:highlight w:val="yellow"/>
        </w:rPr>
        <w:t>)</w:t>
      </w:r>
      <w:r w:rsidR="008E50A6" w:rsidRPr="004646FF">
        <w:rPr>
          <w:highlight w:val="yellow"/>
        </w:rPr>
        <w:t xml:space="preserve"> containing 1 mM EDTA to each tube. Mix by pipetting up and down with a plastic 25 mL serological pipette.</w:t>
      </w:r>
    </w:p>
    <w:p w14:paraId="0124F67A" w14:textId="77777777" w:rsidR="00DC3FE3" w:rsidRPr="004646FF" w:rsidRDefault="00DC3FE3" w:rsidP="00501660">
      <w:pPr>
        <w:pStyle w:val="ListParagraph"/>
        <w:widowControl/>
        <w:autoSpaceDE/>
        <w:autoSpaceDN/>
        <w:adjustRightInd/>
        <w:ind w:left="0"/>
        <w:jc w:val="left"/>
        <w:rPr>
          <w:highlight w:val="yellow"/>
        </w:rPr>
      </w:pPr>
    </w:p>
    <w:p w14:paraId="2D273E95" w14:textId="6962DD3E" w:rsidR="008A096B" w:rsidRPr="004646FF" w:rsidRDefault="6DA3E492" w:rsidP="00501660">
      <w:pPr>
        <w:pStyle w:val="ListParagraph"/>
        <w:widowControl/>
        <w:numPr>
          <w:ilvl w:val="1"/>
          <w:numId w:val="23"/>
        </w:numPr>
        <w:autoSpaceDE/>
        <w:autoSpaceDN/>
        <w:adjustRightInd/>
        <w:jc w:val="left"/>
        <w:rPr>
          <w:highlight w:val="yellow"/>
        </w:rPr>
      </w:pPr>
      <w:r w:rsidRPr="004646FF">
        <w:rPr>
          <w:highlight w:val="yellow"/>
        </w:rPr>
        <w:t xml:space="preserve">Place </w:t>
      </w:r>
      <w:r w:rsidR="00D164D1">
        <w:rPr>
          <w:highlight w:val="yellow"/>
        </w:rPr>
        <w:t xml:space="preserve">the </w:t>
      </w:r>
      <w:r w:rsidRPr="004646FF">
        <w:rPr>
          <w:highlight w:val="yellow"/>
        </w:rPr>
        <w:t>tube</w:t>
      </w:r>
      <w:r w:rsidR="00562765" w:rsidRPr="004646FF">
        <w:rPr>
          <w:highlight w:val="yellow"/>
        </w:rPr>
        <w:t>s</w:t>
      </w:r>
      <w:r w:rsidRPr="004646FF">
        <w:rPr>
          <w:highlight w:val="yellow"/>
        </w:rPr>
        <w:t xml:space="preserve"> in magnet </w:t>
      </w:r>
      <w:r w:rsidR="00562765" w:rsidRPr="004646FF">
        <w:rPr>
          <w:highlight w:val="yellow"/>
        </w:rPr>
        <w:t xml:space="preserve">holders </w:t>
      </w:r>
      <w:r w:rsidRPr="004646FF">
        <w:rPr>
          <w:highlight w:val="yellow"/>
        </w:rPr>
        <w:t>for 10 min to remove the antibody</w:t>
      </w:r>
      <w:r w:rsidRPr="004646FF">
        <w:rPr>
          <w:color w:val="auto"/>
          <w:highlight w:val="yellow"/>
        </w:rPr>
        <w:t>-</w:t>
      </w:r>
      <w:r w:rsidRPr="004646FF">
        <w:rPr>
          <w:highlight w:val="yellow"/>
        </w:rPr>
        <w:t>conjugated magnetic beads.</w:t>
      </w:r>
      <w:r w:rsidR="007C40CA" w:rsidRPr="004646FF">
        <w:rPr>
          <w:highlight w:val="yellow"/>
        </w:rPr>
        <w:t xml:space="preserve"> Use f</w:t>
      </w:r>
      <w:r w:rsidR="00F0325F" w:rsidRPr="004646FF">
        <w:rPr>
          <w:highlight w:val="yellow"/>
        </w:rPr>
        <w:t>our</w:t>
      </w:r>
      <w:r w:rsidR="00606B23" w:rsidRPr="004646FF">
        <w:rPr>
          <w:highlight w:val="yellow"/>
        </w:rPr>
        <w:t xml:space="preserve"> magnet holders</w:t>
      </w:r>
      <w:r w:rsidR="007C40CA" w:rsidRPr="004646FF">
        <w:rPr>
          <w:highlight w:val="yellow"/>
        </w:rPr>
        <w:t xml:space="preserve"> </w:t>
      </w:r>
      <w:r w:rsidR="004E06C5" w:rsidRPr="004646FF">
        <w:rPr>
          <w:highlight w:val="yellow"/>
        </w:rPr>
        <w:t>simultaneously</w:t>
      </w:r>
      <w:r w:rsidR="008E50A6" w:rsidRPr="004646FF">
        <w:rPr>
          <w:highlight w:val="yellow"/>
        </w:rPr>
        <w:t>, one for each tube,</w:t>
      </w:r>
      <w:r w:rsidR="00606B23" w:rsidRPr="004646FF">
        <w:rPr>
          <w:highlight w:val="yellow"/>
        </w:rPr>
        <w:t xml:space="preserve"> </w:t>
      </w:r>
      <w:r w:rsidR="008E50A6" w:rsidRPr="004646FF">
        <w:rPr>
          <w:highlight w:val="yellow"/>
        </w:rPr>
        <w:t>to allow</w:t>
      </w:r>
      <w:r w:rsidR="004E06C5" w:rsidRPr="004646FF">
        <w:rPr>
          <w:highlight w:val="yellow"/>
        </w:rPr>
        <w:t xml:space="preserve"> </w:t>
      </w:r>
      <w:r w:rsidR="008E50A6" w:rsidRPr="004646FF">
        <w:rPr>
          <w:highlight w:val="yellow"/>
        </w:rPr>
        <w:t>consistent incubation and isolation times for each blood sample</w:t>
      </w:r>
      <w:r w:rsidR="00606B23" w:rsidRPr="004646FF">
        <w:rPr>
          <w:highlight w:val="yellow"/>
        </w:rPr>
        <w:t>.</w:t>
      </w:r>
    </w:p>
    <w:p w14:paraId="23B480D2" w14:textId="77777777" w:rsidR="00DC3FE3" w:rsidRPr="004646FF" w:rsidRDefault="00DC3FE3" w:rsidP="00501660">
      <w:pPr>
        <w:pStyle w:val="ListParagraph"/>
        <w:widowControl/>
        <w:autoSpaceDE/>
        <w:autoSpaceDN/>
        <w:adjustRightInd/>
        <w:ind w:left="0"/>
        <w:jc w:val="left"/>
        <w:rPr>
          <w:highlight w:val="yellow"/>
        </w:rPr>
      </w:pPr>
    </w:p>
    <w:p w14:paraId="1D5F7B92" w14:textId="231872A3" w:rsidR="00DC3FE3" w:rsidRPr="004646FF" w:rsidRDefault="00D164D1" w:rsidP="00501660">
      <w:pPr>
        <w:pStyle w:val="ListParagraph"/>
        <w:widowControl/>
        <w:numPr>
          <w:ilvl w:val="1"/>
          <w:numId w:val="23"/>
        </w:numPr>
        <w:autoSpaceDE/>
        <w:autoSpaceDN/>
        <w:adjustRightInd/>
        <w:jc w:val="left"/>
        <w:rPr>
          <w:highlight w:val="yellow"/>
        </w:rPr>
      </w:pPr>
      <w:r>
        <w:rPr>
          <w:color w:val="auto"/>
          <w:highlight w:val="yellow"/>
        </w:rPr>
        <w:t>Draw</w:t>
      </w:r>
      <w:r w:rsidR="6DA3E492" w:rsidRPr="004646FF">
        <w:rPr>
          <w:color w:val="auto"/>
          <w:highlight w:val="yellow"/>
        </w:rPr>
        <w:t xml:space="preserve"> </w:t>
      </w:r>
      <w:r w:rsidR="00DC3FE3" w:rsidRPr="004646FF">
        <w:rPr>
          <w:color w:val="auto"/>
          <w:highlight w:val="yellow"/>
        </w:rPr>
        <w:t>up</w:t>
      </w:r>
      <w:r w:rsidR="00243348" w:rsidRPr="004646FF">
        <w:rPr>
          <w:color w:val="auto"/>
          <w:highlight w:val="yellow"/>
        </w:rPr>
        <w:t xml:space="preserve"> </w:t>
      </w:r>
      <w:r>
        <w:rPr>
          <w:color w:val="auto"/>
          <w:highlight w:val="yellow"/>
        </w:rPr>
        <w:t xml:space="preserve">the </w:t>
      </w:r>
      <w:r w:rsidR="6DA3E492" w:rsidRPr="004646FF">
        <w:rPr>
          <w:highlight w:val="yellow"/>
        </w:rPr>
        <w:t xml:space="preserve">contents from the center of </w:t>
      </w:r>
      <w:r w:rsidR="00243348" w:rsidRPr="004646FF">
        <w:rPr>
          <w:highlight w:val="yellow"/>
        </w:rPr>
        <w:t xml:space="preserve">each </w:t>
      </w:r>
      <w:r w:rsidR="6DA3E492" w:rsidRPr="004646FF">
        <w:rPr>
          <w:highlight w:val="yellow"/>
        </w:rPr>
        <w:t>tube</w:t>
      </w:r>
      <w:r>
        <w:rPr>
          <w:highlight w:val="yellow"/>
        </w:rPr>
        <w:t>, using a pipette,</w:t>
      </w:r>
      <w:r w:rsidR="00243348" w:rsidRPr="004646FF">
        <w:rPr>
          <w:highlight w:val="yellow"/>
        </w:rPr>
        <w:t xml:space="preserve"> while </w:t>
      </w:r>
      <w:r>
        <w:rPr>
          <w:highlight w:val="yellow"/>
        </w:rPr>
        <w:t xml:space="preserve">they are </w:t>
      </w:r>
      <w:r w:rsidR="00243348" w:rsidRPr="004646FF">
        <w:rPr>
          <w:highlight w:val="yellow"/>
        </w:rPr>
        <w:t>still i</w:t>
      </w:r>
      <w:r w:rsidR="00E74447" w:rsidRPr="004646FF">
        <w:rPr>
          <w:highlight w:val="yellow"/>
        </w:rPr>
        <w:t xml:space="preserve">n </w:t>
      </w:r>
      <w:r>
        <w:rPr>
          <w:highlight w:val="yellow"/>
        </w:rPr>
        <w:t xml:space="preserve">the </w:t>
      </w:r>
      <w:r w:rsidR="00E74447" w:rsidRPr="004646FF">
        <w:rPr>
          <w:highlight w:val="yellow"/>
        </w:rPr>
        <w:t>magnet holders</w:t>
      </w:r>
      <w:r>
        <w:rPr>
          <w:highlight w:val="yellow"/>
        </w:rPr>
        <w:t xml:space="preserve">. Be </w:t>
      </w:r>
      <w:r w:rsidR="00243348" w:rsidRPr="004646FF">
        <w:rPr>
          <w:highlight w:val="yellow"/>
        </w:rPr>
        <w:t xml:space="preserve">careful not to draw up red blood </w:t>
      </w:r>
      <w:proofErr w:type="gramStart"/>
      <w:r w:rsidR="00243348" w:rsidRPr="004646FF">
        <w:rPr>
          <w:highlight w:val="yellow"/>
        </w:rPr>
        <w:t>cells,</w:t>
      </w:r>
      <w:r w:rsidR="6DA3E492" w:rsidRPr="004646FF">
        <w:rPr>
          <w:highlight w:val="yellow"/>
        </w:rPr>
        <w:t xml:space="preserve"> and</w:t>
      </w:r>
      <w:proofErr w:type="gramEnd"/>
      <w:r w:rsidR="6DA3E492" w:rsidRPr="004646FF">
        <w:rPr>
          <w:highlight w:val="yellow"/>
        </w:rPr>
        <w:t xml:space="preserve"> place </w:t>
      </w:r>
      <w:r>
        <w:rPr>
          <w:highlight w:val="yellow"/>
        </w:rPr>
        <w:t xml:space="preserve">the contents </w:t>
      </w:r>
      <w:r w:rsidR="6DA3E492" w:rsidRPr="004646FF">
        <w:rPr>
          <w:highlight w:val="yellow"/>
        </w:rPr>
        <w:t>in</w:t>
      </w:r>
      <w:r w:rsidR="00606B23" w:rsidRPr="004646FF">
        <w:rPr>
          <w:highlight w:val="yellow"/>
        </w:rPr>
        <w:t xml:space="preserve">to </w:t>
      </w:r>
      <w:r w:rsidR="00E74447" w:rsidRPr="004646FF">
        <w:rPr>
          <w:highlight w:val="yellow"/>
        </w:rPr>
        <w:t>one</w:t>
      </w:r>
      <w:r w:rsidR="00243348" w:rsidRPr="004646FF">
        <w:rPr>
          <w:highlight w:val="yellow"/>
        </w:rPr>
        <w:t xml:space="preserve"> of </w:t>
      </w:r>
      <w:r>
        <w:rPr>
          <w:highlight w:val="yellow"/>
        </w:rPr>
        <w:t>four</w:t>
      </w:r>
      <w:r w:rsidR="00243348" w:rsidRPr="004646FF">
        <w:rPr>
          <w:highlight w:val="yellow"/>
        </w:rPr>
        <w:t xml:space="preserve"> </w:t>
      </w:r>
      <w:r w:rsidR="6DA3E492" w:rsidRPr="004646FF">
        <w:rPr>
          <w:highlight w:val="yellow"/>
        </w:rPr>
        <w:t>new 50</w:t>
      </w:r>
      <w:r w:rsidR="00243348" w:rsidRPr="004646FF">
        <w:rPr>
          <w:highlight w:val="yellow"/>
        </w:rPr>
        <w:t xml:space="preserve"> </w:t>
      </w:r>
      <w:r w:rsidR="6DA3E492" w:rsidRPr="004646FF">
        <w:rPr>
          <w:highlight w:val="yellow"/>
        </w:rPr>
        <w:t>mL tube</w:t>
      </w:r>
      <w:r w:rsidR="00243348" w:rsidRPr="004646FF">
        <w:rPr>
          <w:highlight w:val="yellow"/>
        </w:rPr>
        <w:t>s.</w:t>
      </w:r>
    </w:p>
    <w:p w14:paraId="55989CAB" w14:textId="0CBF2E5A" w:rsidR="008A096B" w:rsidRPr="004646FF" w:rsidRDefault="008A096B" w:rsidP="00501660">
      <w:pPr>
        <w:widowControl/>
        <w:autoSpaceDE/>
        <w:autoSpaceDN/>
        <w:adjustRightInd/>
        <w:jc w:val="left"/>
        <w:rPr>
          <w:highlight w:val="yellow"/>
        </w:rPr>
      </w:pPr>
    </w:p>
    <w:p w14:paraId="14F45878" w14:textId="2338348B" w:rsidR="00DC3FE3" w:rsidRPr="004646FF" w:rsidRDefault="008A096B" w:rsidP="00501660">
      <w:pPr>
        <w:pStyle w:val="ListParagraph"/>
        <w:widowControl/>
        <w:numPr>
          <w:ilvl w:val="1"/>
          <w:numId w:val="23"/>
        </w:numPr>
        <w:autoSpaceDE/>
        <w:autoSpaceDN/>
        <w:adjustRightInd/>
        <w:jc w:val="left"/>
        <w:rPr>
          <w:highlight w:val="yellow"/>
        </w:rPr>
      </w:pPr>
      <w:r w:rsidRPr="004646FF">
        <w:rPr>
          <w:highlight w:val="yellow"/>
        </w:rPr>
        <w:t>Add 500</w:t>
      </w:r>
      <w:r w:rsidR="00243348" w:rsidRPr="004646FF">
        <w:rPr>
          <w:highlight w:val="yellow"/>
        </w:rPr>
        <w:t xml:space="preserve"> </w:t>
      </w:r>
      <w:proofErr w:type="spellStart"/>
      <w:r w:rsidR="00243348" w:rsidRPr="004646FF">
        <w:rPr>
          <w:highlight w:val="yellow"/>
        </w:rPr>
        <w:t>μ</w:t>
      </w:r>
      <w:r w:rsidRPr="004646FF">
        <w:rPr>
          <w:highlight w:val="yellow"/>
        </w:rPr>
        <w:t>L</w:t>
      </w:r>
      <w:proofErr w:type="spellEnd"/>
      <w:r w:rsidR="00243348" w:rsidRPr="004646FF">
        <w:rPr>
          <w:highlight w:val="yellow"/>
        </w:rPr>
        <w:t xml:space="preserve"> </w:t>
      </w:r>
      <w:r w:rsidRPr="004646FF">
        <w:rPr>
          <w:highlight w:val="yellow"/>
        </w:rPr>
        <w:t xml:space="preserve">of vortexed </w:t>
      </w:r>
      <w:r w:rsidR="00243348" w:rsidRPr="004646FF">
        <w:rPr>
          <w:highlight w:val="yellow"/>
        </w:rPr>
        <w:t>magnetic beads</w:t>
      </w:r>
      <w:r w:rsidRPr="004646FF">
        <w:rPr>
          <w:highlight w:val="yellow"/>
        </w:rPr>
        <w:t xml:space="preserve"> to each 50</w:t>
      </w:r>
      <w:r w:rsidR="00243348" w:rsidRPr="004646FF">
        <w:rPr>
          <w:highlight w:val="yellow"/>
        </w:rPr>
        <w:t xml:space="preserve"> </w:t>
      </w:r>
      <w:r w:rsidRPr="004646FF">
        <w:rPr>
          <w:highlight w:val="yellow"/>
        </w:rPr>
        <w:t>mL tube.</w:t>
      </w:r>
      <w:r w:rsidR="00BD0A09" w:rsidRPr="004646FF">
        <w:rPr>
          <w:highlight w:val="yellow"/>
        </w:rPr>
        <w:t xml:space="preserve"> Pipette up and down with a 25 mL pipette and i</w:t>
      </w:r>
      <w:r w:rsidR="00243348" w:rsidRPr="004646FF">
        <w:rPr>
          <w:highlight w:val="yellow"/>
        </w:rPr>
        <w:t>ncubate at RT for 5 min</w:t>
      </w:r>
      <w:r w:rsidR="00D164D1">
        <w:rPr>
          <w:highlight w:val="yellow"/>
        </w:rPr>
        <w:t>. T</w:t>
      </w:r>
      <w:r w:rsidR="00243348" w:rsidRPr="004646FF">
        <w:rPr>
          <w:highlight w:val="yellow"/>
        </w:rPr>
        <w:t>hen</w:t>
      </w:r>
      <w:r w:rsidR="00D164D1">
        <w:rPr>
          <w:highlight w:val="yellow"/>
        </w:rPr>
        <w:t>,</w:t>
      </w:r>
      <w:r w:rsidR="00243348" w:rsidRPr="004646FF">
        <w:rPr>
          <w:highlight w:val="yellow"/>
        </w:rPr>
        <w:t xml:space="preserve"> place the tubes into magnet holders for 5 min.</w:t>
      </w:r>
      <w:r w:rsidRPr="004646FF">
        <w:rPr>
          <w:highlight w:val="yellow"/>
        </w:rPr>
        <w:t xml:space="preserve"> </w:t>
      </w:r>
    </w:p>
    <w:p w14:paraId="371CE733" w14:textId="77777777" w:rsidR="00DC3FE3" w:rsidRPr="004646FF" w:rsidRDefault="00DC3FE3" w:rsidP="00501660">
      <w:pPr>
        <w:pStyle w:val="ListParagraph"/>
        <w:widowControl/>
        <w:autoSpaceDE/>
        <w:autoSpaceDN/>
        <w:adjustRightInd/>
        <w:ind w:left="0"/>
        <w:jc w:val="left"/>
        <w:rPr>
          <w:highlight w:val="yellow"/>
        </w:rPr>
      </w:pPr>
    </w:p>
    <w:p w14:paraId="00E60CD2" w14:textId="3E447E41" w:rsidR="008A096B" w:rsidRPr="004646FF" w:rsidRDefault="6DA3E492" w:rsidP="00501660">
      <w:pPr>
        <w:pStyle w:val="ListParagraph"/>
        <w:widowControl/>
        <w:numPr>
          <w:ilvl w:val="1"/>
          <w:numId w:val="23"/>
        </w:numPr>
        <w:autoSpaceDE/>
        <w:autoSpaceDN/>
        <w:adjustRightInd/>
        <w:jc w:val="left"/>
        <w:rPr>
          <w:highlight w:val="yellow"/>
        </w:rPr>
      </w:pPr>
      <w:r w:rsidRPr="004646FF">
        <w:rPr>
          <w:highlight w:val="yellow"/>
        </w:rPr>
        <w:t xml:space="preserve">Carefully </w:t>
      </w:r>
      <w:r w:rsidR="00BD0A09" w:rsidRPr="004646FF">
        <w:rPr>
          <w:color w:val="auto"/>
          <w:highlight w:val="yellow"/>
        </w:rPr>
        <w:t>transfer the</w:t>
      </w:r>
      <w:r w:rsidR="00243348" w:rsidRPr="004646FF">
        <w:rPr>
          <w:highlight w:val="yellow"/>
        </w:rPr>
        <w:t xml:space="preserve"> </w:t>
      </w:r>
      <w:r w:rsidRPr="004646FF">
        <w:rPr>
          <w:highlight w:val="yellow"/>
        </w:rPr>
        <w:t xml:space="preserve">contents from the center of </w:t>
      </w:r>
      <w:r w:rsidR="00606B23" w:rsidRPr="004646FF">
        <w:rPr>
          <w:highlight w:val="yellow"/>
        </w:rPr>
        <w:t xml:space="preserve">each </w:t>
      </w:r>
      <w:r w:rsidRPr="004646FF">
        <w:rPr>
          <w:highlight w:val="yellow"/>
        </w:rPr>
        <w:t xml:space="preserve">tube </w:t>
      </w:r>
      <w:r w:rsidR="00E74447" w:rsidRPr="004646FF">
        <w:rPr>
          <w:highlight w:val="yellow"/>
        </w:rPr>
        <w:t xml:space="preserve">while still in magnet holders </w:t>
      </w:r>
      <w:r w:rsidR="00562765" w:rsidRPr="004646FF">
        <w:rPr>
          <w:highlight w:val="yellow"/>
        </w:rPr>
        <w:t xml:space="preserve">into </w:t>
      </w:r>
      <w:r w:rsidR="00515D03" w:rsidRPr="004646FF">
        <w:rPr>
          <w:highlight w:val="yellow"/>
        </w:rPr>
        <w:t>one</w:t>
      </w:r>
      <w:r w:rsidR="00243348" w:rsidRPr="004646FF">
        <w:rPr>
          <w:highlight w:val="yellow"/>
        </w:rPr>
        <w:t xml:space="preserve"> of </w:t>
      </w:r>
      <w:r w:rsidR="00D164D1">
        <w:rPr>
          <w:highlight w:val="yellow"/>
        </w:rPr>
        <w:t>four</w:t>
      </w:r>
      <w:r w:rsidR="00243348" w:rsidRPr="004646FF">
        <w:rPr>
          <w:highlight w:val="yellow"/>
        </w:rPr>
        <w:t xml:space="preserve"> </w:t>
      </w:r>
      <w:r w:rsidR="00562765" w:rsidRPr="004646FF">
        <w:rPr>
          <w:highlight w:val="yellow"/>
        </w:rPr>
        <w:t>new</w:t>
      </w:r>
      <w:r w:rsidRPr="004646FF">
        <w:rPr>
          <w:highlight w:val="yellow"/>
        </w:rPr>
        <w:t xml:space="preserve"> 50</w:t>
      </w:r>
      <w:r w:rsidR="00243348" w:rsidRPr="004646FF">
        <w:rPr>
          <w:highlight w:val="yellow"/>
        </w:rPr>
        <w:t xml:space="preserve"> </w:t>
      </w:r>
      <w:r w:rsidRPr="004646FF">
        <w:rPr>
          <w:highlight w:val="yellow"/>
        </w:rPr>
        <w:t>mL tube</w:t>
      </w:r>
      <w:r w:rsidR="00606B23" w:rsidRPr="004646FF">
        <w:rPr>
          <w:highlight w:val="yellow"/>
        </w:rPr>
        <w:t>s</w:t>
      </w:r>
      <w:r w:rsidRPr="004646FF">
        <w:rPr>
          <w:highlight w:val="yellow"/>
        </w:rPr>
        <w:t>.</w:t>
      </w:r>
      <w:r w:rsidR="00733E54" w:rsidRPr="004646FF">
        <w:rPr>
          <w:highlight w:val="yellow"/>
        </w:rPr>
        <w:t xml:space="preserve"> Directly place each new 50 mL tube in the magnet holders for 5 min.</w:t>
      </w:r>
    </w:p>
    <w:p w14:paraId="19B78A1C" w14:textId="77777777" w:rsidR="00DC3FE3" w:rsidRPr="004646FF" w:rsidRDefault="00DC3FE3" w:rsidP="00501660">
      <w:pPr>
        <w:pStyle w:val="ListParagraph"/>
        <w:widowControl/>
        <w:autoSpaceDE/>
        <w:autoSpaceDN/>
        <w:adjustRightInd/>
        <w:ind w:left="0"/>
        <w:jc w:val="left"/>
        <w:rPr>
          <w:highlight w:val="yellow"/>
        </w:rPr>
      </w:pPr>
    </w:p>
    <w:p w14:paraId="091BAFFB" w14:textId="64AC6192" w:rsidR="008A096B" w:rsidRPr="004646FF" w:rsidRDefault="6DA3E492" w:rsidP="00501660">
      <w:pPr>
        <w:pStyle w:val="ListParagraph"/>
        <w:widowControl/>
        <w:numPr>
          <w:ilvl w:val="1"/>
          <w:numId w:val="23"/>
        </w:numPr>
        <w:autoSpaceDE/>
        <w:autoSpaceDN/>
        <w:adjustRightInd/>
        <w:jc w:val="left"/>
        <w:rPr>
          <w:highlight w:val="yellow"/>
        </w:rPr>
      </w:pPr>
      <w:r w:rsidRPr="004646FF">
        <w:rPr>
          <w:highlight w:val="yellow"/>
        </w:rPr>
        <w:t xml:space="preserve">Carefully </w:t>
      </w:r>
      <w:r w:rsidR="000E0882" w:rsidRPr="004646FF">
        <w:rPr>
          <w:color w:val="auto"/>
          <w:highlight w:val="yellow"/>
        </w:rPr>
        <w:t>transfer</w:t>
      </w:r>
      <w:r w:rsidR="00733E54" w:rsidRPr="004646FF">
        <w:rPr>
          <w:highlight w:val="yellow"/>
        </w:rPr>
        <w:t xml:space="preserve"> </w:t>
      </w:r>
      <w:r w:rsidRPr="004646FF">
        <w:rPr>
          <w:highlight w:val="yellow"/>
        </w:rPr>
        <w:t xml:space="preserve">contents from the center of </w:t>
      </w:r>
      <w:r w:rsidR="00733E54" w:rsidRPr="004646FF">
        <w:rPr>
          <w:highlight w:val="yellow"/>
        </w:rPr>
        <w:t xml:space="preserve">each </w:t>
      </w:r>
      <w:r w:rsidRPr="004646FF">
        <w:rPr>
          <w:highlight w:val="yellow"/>
        </w:rPr>
        <w:t>tube in</w:t>
      </w:r>
      <w:r w:rsidR="00733E54" w:rsidRPr="004646FF">
        <w:rPr>
          <w:highlight w:val="yellow"/>
        </w:rPr>
        <w:t xml:space="preserve">to one of </w:t>
      </w:r>
      <w:r w:rsidR="00D164D1">
        <w:rPr>
          <w:highlight w:val="yellow"/>
        </w:rPr>
        <w:t>four</w:t>
      </w:r>
      <w:r w:rsidRPr="004646FF">
        <w:rPr>
          <w:highlight w:val="yellow"/>
        </w:rPr>
        <w:t xml:space="preserve"> new 50</w:t>
      </w:r>
      <w:r w:rsidR="00733E54" w:rsidRPr="004646FF">
        <w:rPr>
          <w:highlight w:val="yellow"/>
        </w:rPr>
        <w:t xml:space="preserve"> </w:t>
      </w:r>
      <w:r w:rsidRPr="004646FF">
        <w:rPr>
          <w:highlight w:val="yellow"/>
        </w:rPr>
        <w:t>mL tube</w:t>
      </w:r>
      <w:r w:rsidR="00733E54" w:rsidRPr="004646FF">
        <w:rPr>
          <w:highlight w:val="yellow"/>
        </w:rPr>
        <w:t>s</w:t>
      </w:r>
      <w:r w:rsidRPr="004646FF">
        <w:rPr>
          <w:highlight w:val="yellow"/>
        </w:rPr>
        <w:t>.</w:t>
      </w:r>
      <w:r w:rsidR="00733E54" w:rsidRPr="004646FF">
        <w:rPr>
          <w:highlight w:val="yellow"/>
        </w:rPr>
        <w:t xml:space="preserve"> Spin all new 50 mL tubes at 300 x </w:t>
      </w:r>
      <w:r w:rsidR="00733E54" w:rsidRPr="00501660">
        <w:rPr>
          <w:i/>
          <w:iCs/>
          <w:highlight w:val="yellow"/>
        </w:rPr>
        <w:t>g</w:t>
      </w:r>
      <w:r w:rsidR="00733E54" w:rsidRPr="004646FF">
        <w:rPr>
          <w:highlight w:val="yellow"/>
        </w:rPr>
        <w:t xml:space="preserve"> for 5 min. Aspirate</w:t>
      </w:r>
      <w:r w:rsidR="00D164D1">
        <w:rPr>
          <w:highlight w:val="yellow"/>
        </w:rPr>
        <w:t xml:space="preserve"> the</w:t>
      </w:r>
      <w:r w:rsidR="00733E54" w:rsidRPr="004646FF">
        <w:rPr>
          <w:highlight w:val="yellow"/>
        </w:rPr>
        <w:t xml:space="preserve"> supernatant and resuspend all four cell pellets in a total of 10 mL</w:t>
      </w:r>
      <w:r w:rsidR="00D164D1">
        <w:rPr>
          <w:highlight w:val="yellow"/>
        </w:rPr>
        <w:t xml:space="preserve"> of</w:t>
      </w:r>
      <w:r w:rsidR="00733E54" w:rsidRPr="004646FF">
        <w:rPr>
          <w:highlight w:val="yellow"/>
        </w:rPr>
        <w:t xml:space="preserve"> sterile PBS. </w:t>
      </w:r>
    </w:p>
    <w:p w14:paraId="1FC54128" w14:textId="77777777" w:rsidR="00DC3FE3" w:rsidRPr="004646FF" w:rsidRDefault="00DC3FE3" w:rsidP="00501660">
      <w:pPr>
        <w:pStyle w:val="ListParagraph"/>
        <w:widowControl/>
        <w:autoSpaceDE/>
        <w:autoSpaceDN/>
        <w:adjustRightInd/>
        <w:ind w:left="0"/>
        <w:jc w:val="left"/>
        <w:rPr>
          <w:highlight w:val="yellow"/>
        </w:rPr>
      </w:pPr>
    </w:p>
    <w:p w14:paraId="3FF25BE0" w14:textId="77777777" w:rsidR="004646FF" w:rsidRDefault="00733E54" w:rsidP="00501660">
      <w:pPr>
        <w:pStyle w:val="ListParagraph"/>
        <w:widowControl/>
        <w:numPr>
          <w:ilvl w:val="1"/>
          <w:numId w:val="23"/>
        </w:numPr>
        <w:autoSpaceDE/>
        <w:autoSpaceDN/>
        <w:adjustRightInd/>
        <w:jc w:val="left"/>
        <w:rPr>
          <w:highlight w:val="yellow"/>
        </w:rPr>
      </w:pPr>
      <w:r w:rsidRPr="004646FF">
        <w:rPr>
          <w:highlight w:val="yellow"/>
        </w:rPr>
        <w:t xml:space="preserve">Count </w:t>
      </w:r>
      <w:r w:rsidR="008A096B" w:rsidRPr="004646FF">
        <w:rPr>
          <w:highlight w:val="yellow"/>
        </w:rPr>
        <w:t>cells</w:t>
      </w:r>
      <w:r w:rsidR="00504CF8" w:rsidRPr="004646FF">
        <w:rPr>
          <w:highlight w:val="yellow"/>
        </w:rPr>
        <w:t xml:space="preserve"> </w:t>
      </w:r>
      <w:r w:rsidR="00BD0A09" w:rsidRPr="004646FF">
        <w:rPr>
          <w:highlight w:val="yellow"/>
        </w:rPr>
        <w:t xml:space="preserve">by trypan blue exclusion </w:t>
      </w:r>
      <w:r w:rsidR="00504CF8" w:rsidRPr="004646FF">
        <w:rPr>
          <w:highlight w:val="yellow"/>
        </w:rPr>
        <w:t>using a hem</w:t>
      </w:r>
      <w:r w:rsidRPr="004646FF">
        <w:rPr>
          <w:highlight w:val="yellow"/>
        </w:rPr>
        <w:t>o</w:t>
      </w:r>
      <w:r w:rsidR="00504CF8" w:rsidRPr="004646FF">
        <w:rPr>
          <w:highlight w:val="yellow"/>
        </w:rPr>
        <w:t>cytometer.</w:t>
      </w:r>
      <w:r w:rsidR="00606B23" w:rsidRPr="004646FF">
        <w:rPr>
          <w:highlight w:val="yellow"/>
        </w:rPr>
        <w:t xml:space="preserve"> </w:t>
      </w:r>
    </w:p>
    <w:p w14:paraId="3CAE0E56" w14:textId="77777777" w:rsidR="004646FF" w:rsidRPr="004646FF" w:rsidRDefault="004646FF" w:rsidP="00501660">
      <w:pPr>
        <w:pStyle w:val="ListParagraph"/>
        <w:widowControl/>
        <w:autoSpaceDE/>
        <w:autoSpaceDN/>
        <w:adjustRightInd/>
        <w:ind w:left="0"/>
        <w:jc w:val="left"/>
        <w:rPr>
          <w:bCs/>
          <w:highlight w:val="yellow"/>
        </w:rPr>
      </w:pPr>
    </w:p>
    <w:p w14:paraId="1E91113C" w14:textId="228EEA05" w:rsidR="008A096B" w:rsidRPr="004646FF" w:rsidRDefault="004646FF" w:rsidP="00501660">
      <w:pPr>
        <w:pStyle w:val="ListParagraph"/>
        <w:widowControl/>
        <w:autoSpaceDE/>
        <w:autoSpaceDN/>
        <w:adjustRightInd/>
        <w:ind w:left="0"/>
        <w:jc w:val="left"/>
        <w:rPr>
          <w:highlight w:val="yellow"/>
        </w:rPr>
      </w:pPr>
      <w:r w:rsidRPr="004646FF">
        <w:rPr>
          <w:bCs/>
        </w:rPr>
        <w:t>NOTE:</w:t>
      </w:r>
      <w:r w:rsidR="00733E54" w:rsidRPr="004646FF">
        <w:t xml:space="preserve"> </w:t>
      </w:r>
      <w:r w:rsidR="00606B23" w:rsidRPr="004646FF">
        <w:t>8</w:t>
      </w:r>
      <w:r w:rsidR="00D164D1">
        <w:t>–</w:t>
      </w:r>
      <w:r w:rsidR="00606B23" w:rsidRPr="004646FF">
        <w:t>20</w:t>
      </w:r>
      <w:r w:rsidR="00733E54" w:rsidRPr="004646FF">
        <w:t xml:space="preserve"> </w:t>
      </w:r>
      <w:r w:rsidR="00606B23" w:rsidRPr="004646FF">
        <w:t>x</w:t>
      </w:r>
      <w:r w:rsidR="00733E54" w:rsidRPr="004646FF">
        <w:t xml:space="preserve"> </w:t>
      </w:r>
      <w:r w:rsidR="00606B23" w:rsidRPr="004646FF">
        <w:t>10</w:t>
      </w:r>
      <w:r w:rsidR="00606B23" w:rsidRPr="004646FF">
        <w:rPr>
          <w:vertAlign w:val="superscript"/>
        </w:rPr>
        <w:t>6</w:t>
      </w:r>
      <w:r w:rsidR="00606B23" w:rsidRPr="004646FF">
        <w:t xml:space="preserve"> cells </w:t>
      </w:r>
      <w:r w:rsidR="00BD0A09" w:rsidRPr="004646FF">
        <w:t>are generally</w:t>
      </w:r>
      <w:r w:rsidR="00C600D8" w:rsidRPr="004646FF">
        <w:t xml:space="preserve"> obtained </w:t>
      </w:r>
      <w:r w:rsidR="00606B23" w:rsidRPr="004646FF">
        <w:t>from 40</w:t>
      </w:r>
      <w:r w:rsidR="00733E54" w:rsidRPr="004646FF">
        <w:t xml:space="preserve"> </w:t>
      </w:r>
      <w:r w:rsidR="00606B23" w:rsidRPr="004646FF">
        <w:t>m</w:t>
      </w:r>
      <w:r w:rsidR="00733E54" w:rsidRPr="004646FF">
        <w:t>L</w:t>
      </w:r>
      <w:r w:rsidR="00606B23" w:rsidRPr="004646FF">
        <w:t xml:space="preserve"> </w:t>
      </w:r>
      <w:r w:rsidR="00D164D1">
        <w:t xml:space="preserve">of </w:t>
      </w:r>
      <w:r w:rsidR="00606B23" w:rsidRPr="004646FF">
        <w:t>whole blood.</w:t>
      </w:r>
    </w:p>
    <w:p w14:paraId="408D2CBA" w14:textId="77777777" w:rsidR="007065DC" w:rsidRPr="004646FF" w:rsidRDefault="007065DC" w:rsidP="00501660">
      <w:pPr>
        <w:pStyle w:val="ListParagraph"/>
        <w:widowControl/>
        <w:autoSpaceDE/>
        <w:autoSpaceDN/>
        <w:adjustRightInd/>
        <w:ind w:left="0"/>
        <w:jc w:val="left"/>
        <w:rPr>
          <w:highlight w:val="yellow"/>
        </w:rPr>
      </w:pPr>
    </w:p>
    <w:p w14:paraId="3E4EE5E1" w14:textId="7B4FB111" w:rsidR="00504CF8" w:rsidRDefault="00504CF8" w:rsidP="00501660">
      <w:pPr>
        <w:pStyle w:val="ListParagraph"/>
        <w:widowControl/>
        <w:numPr>
          <w:ilvl w:val="0"/>
          <w:numId w:val="23"/>
        </w:numPr>
        <w:autoSpaceDE/>
        <w:autoSpaceDN/>
        <w:adjustRightInd/>
        <w:jc w:val="left"/>
        <w:rPr>
          <w:b/>
          <w:highlight w:val="yellow"/>
        </w:rPr>
      </w:pPr>
      <w:r w:rsidRPr="004646FF">
        <w:rPr>
          <w:b/>
          <w:highlight w:val="yellow"/>
        </w:rPr>
        <w:t xml:space="preserve">Culturing of </w:t>
      </w:r>
      <w:r w:rsidR="00D164D1">
        <w:rPr>
          <w:b/>
          <w:highlight w:val="yellow"/>
        </w:rPr>
        <w:t>p</w:t>
      </w:r>
      <w:r w:rsidRPr="004646FF">
        <w:rPr>
          <w:b/>
          <w:highlight w:val="yellow"/>
        </w:rPr>
        <w:t xml:space="preserve">rimary </w:t>
      </w:r>
      <w:r w:rsidR="00D164D1">
        <w:rPr>
          <w:b/>
          <w:highlight w:val="yellow"/>
        </w:rPr>
        <w:t>h</w:t>
      </w:r>
      <w:r w:rsidRPr="004646FF">
        <w:rPr>
          <w:b/>
          <w:highlight w:val="yellow"/>
        </w:rPr>
        <w:t xml:space="preserve">uman </w:t>
      </w:r>
      <w:r w:rsidR="00D164D1">
        <w:rPr>
          <w:b/>
          <w:highlight w:val="yellow"/>
        </w:rPr>
        <w:t>m</w:t>
      </w:r>
      <w:r w:rsidRPr="004646FF">
        <w:rPr>
          <w:b/>
          <w:highlight w:val="yellow"/>
        </w:rPr>
        <w:t>onocytes</w:t>
      </w:r>
    </w:p>
    <w:p w14:paraId="4C4D7D16" w14:textId="77777777" w:rsidR="004646FF" w:rsidRPr="004646FF" w:rsidRDefault="004646FF" w:rsidP="00501660">
      <w:pPr>
        <w:pStyle w:val="ListParagraph"/>
        <w:widowControl/>
        <w:autoSpaceDE/>
        <w:autoSpaceDN/>
        <w:adjustRightInd/>
        <w:ind w:left="0"/>
        <w:jc w:val="left"/>
        <w:rPr>
          <w:b/>
          <w:highlight w:val="yellow"/>
        </w:rPr>
      </w:pPr>
    </w:p>
    <w:p w14:paraId="1004811B" w14:textId="34BA94DE" w:rsidR="00DC3FE3" w:rsidRPr="004646FF" w:rsidRDefault="00C30900" w:rsidP="00501660">
      <w:pPr>
        <w:pStyle w:val="NormalWeb"/>
        <w:widowControl/>
        <w:numPr>
          <w:ilvl w:val="1"/>
          <w:numId w:val="23"/>
        </w:numPr>
        <w:autoSpaceDE/>
        <w:autoSpaceDN/>
        <w:adjustRightInd/>
        <w:spacing w:before="0" w:beforeAutospacing="0" w:after="0" w:afterAutospacing="0"/>
        <w:jc w:val="left"/>
        <w:rPr>
          <w:highlight w:val="yellow"/>
        </w:rPr>
      </w:pPr>
      <w:r w:rsidRPr="004646FF">
        <w:rPr>
          <w:highlight w:val="yellow"/>
        </w:rPr>
        <w:t>Using a 37</w:t>
      </w:r>
      <w:r w:rsidR="002E7D7E" w:rsidRPr="004646FF">
        <w:rPr>
          <w:highlight w:val="yellow"/>
        </w:rPr>
        <w:t xml:space="preserve"> </w:t>
      </w:r>
      <w:r w:rsidRPr="004646FF">
        <w:rPr>
          <w:highlight w:val="yellow"/>
        </w:rPr>
        <w:t>°C water bath, warm serum</w:t>
      </w:r>
      <w:r w:rsidRPr="004646FF">
        <w:rPr>
          <w:color w:val="auto"/>
          <w:highlight w:val="yellow"/>
        </w:rPr>
        <w:t xml:space="preserve">-free </w:t>
      </w:r>
      <w:r w:rsidRPr="004646FF">
        <w:rPr>
          <w:highlight w:val="yellow"/>
        </w:rPr>
        <w:t xml:space="preserve">RPMI 1640 media supplemented with 1% </w:t>
      </w:r>
      <w:r w:rsidR="00B822CB">
        <w:rPr>
          <w:highlight w:val="yellow"/>
        </w:rPr>
        <w:t>p</w:t>
      </w:r>
      <w:r w:rsidRPr="004646FF">
        <w:rPr>
          <w:highlight w:val="yellow"/>
        </w:rPr>
        <w:t>enicillin-</w:t>
      </w:r>
      <w:r w:rsidR="00B822CB">
        <w:rPr>
          <w:highlight w:val="yellow"/>
        </w:rPr>
        <w:t>s</w:t>
      </w:r>
      <w:r w:rsidRPr="004646FF">
        <w:rPr>
          <w:highlight w:val="yellow"/>
        </w:rPr>
        <w:t>treptomycin</w:t>
      </w:r>
      <w:r w:rsidR="00DD5AD5" w:rsidRPr="004646FF">
        <w:rPr>
          <w:highlight w:val="yellow"/>
        </w:rPr>
        <w:t xml:space="preserve"> (</w:t>
      </w:r>
      <w:r w:rsidR="00B822CB">
        <w:rPr>
          <w:highlight w:val="yellow"/>
        </w:rPr>
        <w:t>p</w:t>
      </w:r>
      <w:r w:rsidR="00DD5AD5" w:rsidRPr="004646FF">
        <w:rPr>
          <w:highlight w:val="yellow"/>
        </w:rPr>
        <w:t>en/</w:t>
      </w:r>
      <w:r w:rsidR="00B822CB">
        <w:rPr>
          <w:highlight w:val="yellow"/>
        </w:rPr>
        <w:t>s</w:t>
      </w:r>
      <w:r w:rsidR="00DD5AD5" w:rsidRPr="004646FF">
        <w:rPr>
          <w:highlight w:val="yellow"/>
        </w:rPr>
        <w:t>trep)</w:t>
      </w:r>
      <w:r w:rsidR="00C600D8" w:rsidRPr="004646FF">
        <w:rPr>
          <w:highlight w:val="yellow"/>
        </w:rPr>
        <w:t xml:space="preserve">, </w:t>
      </w:r>
      <w:r w:rsidRPr="004646FF">
        <w:rPr>
          <w:highlight w:val="yellow"/>
        </w:rPr>
        <w:t xml:space="preserve">and </w:t>
      </w:r>
      <w:r w:rsidR="00B822CB">
        <w:rPr>
          <w:highlight w:val="yellow"/>
        </w:rPr>
        <w:t xml:space="preserve">(while </w:t>
      </w:r>
      <w:r w:rsidR="00471469" w:rsidRPr="004646FF">
        <w:rPr>
          <w:highlight w:val="yellow"/>
        </w:rPr>
        <w:t>continu</w:t>
      </w:r>
      <w:r w:rsidR="00B822CB">
        <w:rPr>
          <w:highlight w:val="yellow"/>
        </w:rPr>
        <w:t>ing to</w:t>
      </w:r>
      <w:r w:rsidR="00471469" w:rsidRPr="004646FF">
        <w:rPr>
          <w:highlight w:val="yellow"/>
        </w:rPr>
        <w:t xml:space="preserve"> us</w:t>
      </w:r>
      <w:r w:rsidR="00B822CB">
        <w:rPr>
          <w:highlight w:val="yellow"/>
        </w:rPr>
        <w:t>e</w:t>
      </w:r>
      <w:r w:rsidR="00F0325F" w:rsidRPr="004646FF">
        <w:rPr>
          <w:highlight w:val="yellow"/>
        </w:rPr>
        <w:t xml:space="preserve"> sterile technique</w:t>
      </w:r>
      <w:r w:rsidR="00B822CB">
        <w:rPr>
          <w:highlight w:val="yellow"/>
        </w:rPr>
        <w:t>s</w:t>
      </w:r>
      <w:r w:rsidR="00F0325F" w:rsidRPr="004646FF">
        <w:rPr>
          <w:highlight w:val="yellow"/>
        </w:rPr>
        <w:t xml:space="preserve"> under a biosafety cabinet</w:t>
      </w:r>
      <w:r w:rsidR="00B822CB">
        <w:rPr>
          <w:highlight w:val="yellow"/>
        </w:rPr>
        <w:t>)</w:t>
      </w:r>
      <w:r w:rsidR="00F0325F" w:rsidRPr="004646FF">
        <w:rPr>
          <w:highlight w:val="yellow"/>
        </w:rPr>
        <w:t xml:space="preserve"> </w:t>
      </w:r>
      <w:r w:rsidRPr="004646FF">
        <w:rPr>
          <w:highlight w:val="yellow"/>
        </w:rPr>
        <w:t>r</w:t>
      </w:r>
      <w:r w:rsidR="6DA3E492" w:rsidRPr="004646FF">
        <w:rPr>
          <w:highlight w:val="yellow"/>
        </w:rPr>
        <w:t>e</w:t>
      </w:r>
      <w:r w:rsidR="00DF771B" w:rsidRPr="004646FF">
        <w:rPr>
          <w:highlight w:val="yellow"/>
        </w:rPr>
        <w:t>s</w:t>
      </w:r>
      <w:r w:rsidR="6DA3E492" w:rsidRPr="004646FF">
        <w:rPr>
          <w:highlight w:val="yellow"/>
        </w:rPr>
        <w:t>uspend</w:t>
      </w:r>
      <w:r w:rsidR="00B822CB">
        <w:rPr>
          <w:highlight w:val="yellow"/>
        </w:rPr>
        <w:t xml:space="preserve"> the</w:t>
      </w:r>
      <w:r w:rsidR="6DA3E492" w:rsidRPr="004646FF">
        <w:rPr>
          <w:highlight w:val="yellow"/>
        </w:rPr>
        <w:t xml:space="preserve"> isolated monocytes </w:t>
      </w:r>
      <w:r w:rsidRPr="004646FF">
        <w:rPr>
          <w:highlight w:val="yellow"/>
        </w:rPr>
        <w:t>in this media at a concentration of 1 x 10</w:t>
      </w:r>
      <w:r w:rsidRPr="004646FF">
        <w:rPr>
          <w:highlight w:val="yellow"/>
          <w:vertAlign w:val="superscript"/>
        </w:rPr>
        <w:t>6</w:t>
      </w:r>
      <w:r w:rsidRPr="004646FF">
        <w:rPr>
          <w:highlight w:val="yellow"/>
        </w:rPr>
        <w:t xml:space="preserve"> cells</w:t>
      </w:r>
      <w:r w:rsidR="00B822CB">
        <w:rPr>
          <w:highlight w:val="yellow"/>
        </w:rPr>
        <w:t>/</w:t>
      </w:r>
      <w:proofErr w:type="spellStart"/>
      <w:r w:rsidRPr="004646FF">
        <w:rPr>
          <w:highlight w:val="yellow"/>
        </w:rPr>
        <w:t>mL.</w:t>
      </w:r>
      <w:proofErr w:type="spellEnd"/>
      <w:r w:rsidRPr="004646FF">
        <w:rPr>
          <w:highlight w:val="yellow"/>
        </w:rPr>
        <w:t xml:space="preserve"> </w:t>
      </w:r>
    </w:p>
    <w:p w14:paraId="78218210" w14:textId="77777777" w:rsidR="00DC3FE3" w:rsidRPr="004646FF" w:rsidRDefault="00DC3FE3" w:rsidP="00501660">
      <w:pPr>
        <w:pStyle w:val="NormalWeb"/>
        <w:widowControl/>
        <w:autoSpaceDE/>
        <w:autoSpaceDN/>
        <w:adjustRightInd/>
        <w:spacing w:before="0" w:beforeAutospacing="0" w:after="0" w:afterAutospacing="0"/>
        <w:jc w:val="left"/>
        <w:rPr>
          <w:highlight w:val="yellow"/>
        </w:rPr>
      </w:pPr>
    </w:p>
    <w:p w14:paraId="66B9E11F" w14:textId="470A4D47" w:rsidR="00DC3FE3" w:rsidRPr="004646FF" w:rsidRDefault="00DC3FE3" w:rsidP="00501660">
      <w:pPr>
        <w:pStyle w:val="NormalWeb"/>
        <w:widowControl/>
        <w:numPr>
          <w:ilvl w:val="1"/>
          <w:numId w:val="23"/>
        </w:numPr>
        <w:autoSpaceDE/>
        <w:autoSpaceDN/>
        <w:adjustRightInd/>
        <w:spacing w:before="0" w:beforeAutospacing="0" w:after="0" w:afterAutospacing="0"/>
        <w:jc w:val="left"/>
        <w:rPr>
          <w:highlight w:val="yellow"/>
        </w:rPr>
      </w:pPr>
      <w:r w:rsidRPr="004646FF">
        <w:rPr>
          <w:highlight w:val="yellow"/>
        </w:rPr>
        <w:t>Add 1 mL of resuspended cells to each well of a 6</w:t>
      </w:r>
      <w:r w:rsidR="00B822CB">
        <w:rPr>
          <w:highlight w:val="yellow"/>
        </w:rPr>
        <w:t xml:space="preserve"> </w:t>
      </w:r>
      <w:r w:rsidRPr="004646FF">
        <w:rPr>
          <w:highlight w:val="yellow"/>
        </w:rPr>
        <w:t xml:space="preserve">well plate or </w:t>
      </w:r>
      <w:r w:rsidR="00B822CB">
        <w:rPr>
          <w:highlight w:val="yellow"/>
        </w:rPr>
        <w:t xml:space="preserve">into </w:t>
      </w:r>
      <w:r w:rsidRPr="004646FF">
        <w:rPr>
          <w:highlight w:val="yellow"/>
        </w:rPr>
        <w:t xml:space="preserve">a 35 mm dish (the final number of cells </w:t>
      </w:r>
      <w:r w:rsidR="00B822CB">
        <w:rPr>
          <w:highlight w:val="yellow"/>
        </w:rPr>
        <w:t>should be</w:t>
      </w:r>
      <w:r w:rsidRPr="004646FF">
        <w:rPr>
          <w:highlight w:val="yellow"/>
        </w:rPr>
        <w:t xml:space="preserve"> 1 x 10</w:t>
      </w:r>
      <w:r w:rsidRPr="004646FF">
        <w:rPr>
          <w:highlight w:val="yellow"/>
          <w:vertAlign w:val="superscript"/>
        </w:rPr>
        <w:t>6</w:t>
      </w:r>
      <w:r w:rsidRPr="004646FF">
        <w:rPr>
          <w:highlight w:val="yellow"/>
        </w:rPr>
        <w:t xml:space="preserve"> cells/plate)</w:t>
      </w:r>
      <w:r w:rsidR="00B822CB">
        <w:rPr>
          <w:highlight w:val="yellow"/>
        </w:rPr>
        <w:t>,</w:t>
      </w:r>
      <w:r w:rsidRPr="004646FF">
        <w:rPr>
          <w:highlight w:val="yellow"/>
        </w:rPr>
        <w:t xml:space="preserve"> and place in a 37</w:t>
      </w:r>
      <w:r w:rsidR="002E7D7E" w:rsidRPr="004646FF">
        <w:rPr>
          <w:highlight w:val="yellow"/>
        </w:rPr>
        <w:t xml:space="preserve"> °</w:t>
      </w:r>
      <w:r w:rsidRPr="004646FF">
        <w:rPr>
          <w:highlight w:val="yellow"/>
        </w:rPr>
        <w:t>C incubator with 5% CO</w:t>
      </w:r>
      <w:r w:rsidRPr="004646FF">
        <w:rPr>
          <w:highlight w:val="yellow"/>
          <w:vertAlign w:val="subscript"/>
        </w:rPr>
        <w:t>2</w:t>
      </w:r>
      <w:r w:rsidRPr="004646FF">
        <w:rPr>
          <w:highlight w:val="yellow"/>
        </w:rPr>
        <w:t xml:space="preserve">. </w:t>
      </w:r>
      <w:r w:rsidR="00B822CB">
        <w:rPr>
          <w:highlight w:val="yellow"/>
        </w:rPr>
        <w:t>Wait</w:t>
      </w:r>
      <w:r w:rsidRPr="004646FF">
        <w:rPr>
          <w:highlight w:val="yellow"/>
        </w:rPr>
        <w:t xml:space="preserve"> </w:t>
      </w:r>
      <w:r w:rsidR="00B822CB">
        <w:rPr>
          <w:highlight w:val="yellow"/>
        </w:rPr>
        <w:t>0.5</w:t>
      </w:r>
      <w:r w:rsidR="00B822CB">
        <w:t>–</w:t>
      </w:r>
      <w:r w:rsidRPr="004646FF">
        <w:rPr>
          <w:highlight w:val="yellow"/>
        </w:rPr>
        <w:t>1</w:t>
      </w:r>
      <w:r w:rsidR="00B822CB">
        <w:rPr>
          <w:highlight w:val="yellow"/>
        </w:rPr>
        <w:t>.0</w:t>
      </w:r>
      <w:r w:rsidRPr="004646FF">
        <w:rPr>
          <w:highlight w:val="yellow"/>
        </w:rPr>
        <w:t xml:space="preserve"> h for cells to adhere.</w:t>
      </w:r>
    </w:p>
    <w:p w14:paraId="73D5B7F9" w14:textId="60C5C4C6" w:rsidR="00504CF8" w:rsidRPr="004646FF" w:rsidRDefault="00504CF8" w:rsidP="00501660">
      <w:pPr>
        <w:pStyle w:val="NormalWeb"/>
        <w:widowControl/>
        <w:autoSpaceDE/>
        <w:autoSpaceDN/>
        <w:adjustRightInd/>
        <w:spacing w:before="0" w:beforeAutospacing="0" w:after="0" w:afterAutospacing="0"/>
        <w:jc w:val="left"/>
        <w:rPr>
          <w:highlight w:val="yellow"/>
        </w:rPr>
      </w:pPr>
    </w:p>
    <w:p w14:paraId="1F0976DE" w14:textId="4E57BFA9" w:rsidR="00822142" w:rsidRDefault="00BE7BB2" w:rsidP="00501660">
      <w:pPr>
        <w:pStyle w:val="ListParagraph"/>
        <w:widowControl/>
        <w:numPr>
          <w:ilvl w:val="1"/>
          <w:numId w:val="23"/>
        </w:numPr>
        <w:autoSpaceDE/>
        <w:autoSpaceDN/>
        <w:adjustRightInd/>
        <w:jc w:val="left"/>
        <w:rPr>
          <w:highlight w:val="yellow"/>
        </w:rPr>
      </w:pPr>
      <w:r w:rsidRPr="004646FF">
        <w:rPr>
          <w:highlight w:val="yellow"/>
        </w:rPr>
        <w:t>Using a 37</w:t>
      </w:r>
      <w:r w:rsidR="002E7D7E" w:rsidRPr="004646FF">
        <w:rPr>
          <w:highlight w:val="yellow"/>
        </w:rPr>
        <w:t xml:space="preserve"> </w:t>
      </w:r>
      <w:r w:rsidRPr="004646FF">
        <w:rPr>
          <w:highlight w:val="yellow"/>
        </w:rPr>
        <w:t xml:space="preserve">°C water bath, warm </w:t>
      </w:r>
      <w:r w:rsidR="005E3297" w:rsidRPr="004646FF">
        <w:rPr>
          <w:highlight w:val="yellow"/>
        </w:rPr>
        <w:t>heat</w:t>
      </w:r>
      <w:r w:rsidRPr="004646FF">
        <w:rPr>
          <w:highlight w:val="yellow"/>
        </w:rPr>
        <w:t>-</w:t>
      </w:r>
      <w:r w:rsidR="005E3297" w:rsidRPr="004646FF">
        <w:rPr>
          <w:highlight w:val="yellow"/>
        </w:rPr>
        <w:t>inactivated</w:t>
      </w:r>
      <w:r w:rsidR="00D10C13" w:rsidRPr="004646FF">
        <w:rPr>
          <w:highlight w:val="yellow"/>
        </w:rPr>
        <w:t xml:space="preserve"> (HI)</w:t>
      </w:r>
      <w:r w:rsidR="00504CF8" w:rsidRPr="004646FF">
        <w:rPr>
          <w:highlight w:val="yellow"/>
        </w:rPr>
        <w:t xml:space="preserve"> </w:t>
      </w:r>
      <w:r w:rsidR="00B822CB">
        <w:rPr>
          <w:highlight w:val="yellow"/>
        </w:rPr>
        <w:t>f</w:t>
      </w:r>
      <w:r w:rsidR="00504CF8" w:rsidRPr="004646FF">
        <w:rPr>
          <w:highlight w:val="yellow"/>
        </w:rPr>
        <w:t xml:space="preserve">etal </w:t>
      </w:r>
      <w:r w:rsidR="00B822CB">
        <w:rPr>
          <w:highlight w:val="yellow"/>
        </w:rPr>
        <w:t>b</w:t>
      </w:r>
      <w:r w:rsidR="00504CF8" w:rsidRPr="004646FF">
        <w:rPr>
          <w:highlight w:val="yellow"/>
        </w:rPr>
        <w:t>ovin</w:t>
      </w:r>
      <w:r w:rsidR="005E3297" w:rsidRPr="004646FF">
        <w:rPr>
          <w:highlight w:val="yellow"/>
        </w:rPr>
        <w:t>e</w:t>
      </w:r>
      <w:r w:rsidR="00504CF8" w:rsidRPr="004646FF">
        <w:rPr>
          <w:highlight w:val="yellow"/>
        </w:rPr>
        <w:t xml:space="preserve"> </w:t>
      </w:r>
      <w:r w:rsidR="00B822CB">
        <w:rPr>
          <w:highlight w:val="yellow"/>
        </w:rPr>
        <w:t>s</w:t>
      </w:r>
      <w:r w:rsidR="00504CF8" w:rsidRPr="004646FF">
        <w:rPr>
          <w:highlight w:val="yellow"/>
        </w:rPr>
        <w:t>erum</w:t>
      </w:r>
      <w:r w:rsidR="00BD0A09" w:rsidRPr="004646FF">
        <w:rPr>
          <w:highlight w:val="yellow"/>
        </w:rPr>
        <w:t xml:space="preserve"> (FBS)</w:t>
      </w:r>
      <w:r w:rsidR="00B822CB">
        <w:rPr>
          <w:highlight w:val="yellow"/>
        </w:rPr>
        <w:t>. A</w:t>
      </w:r>
      <w:r w:rsidR="00C30900" w:rsidRPr="004646FF">
        <w:rPr>
          <w:highlight w:val="yellow"/>
        </w:rPr>
        <w:t xml:space="preserve">dd 100 </w:t>
      </w:r>
      <w:proofErr w:type="spellStart"/>
      <w:r w:rsidR="00C30900" w:rsidRPr="004646FF">
        <w:rPr>
          <w:highlight w:val="yellow"/>
        </w:rPr>
        <w:t>μL</w:t>
      </w:r>
      <w:proofErr w:type="spellEnd"/>
      <w:r w:rsidR="00C30900" w:rsidRPr="004646FF">
        <w:rPr>
          <w:highlight w:val="yellow"/>
        </w:rPr>
        <w:t xml:space="preserve"> </w:t>
      </w:r>
      <w:r w:rsidR="00504CF8" w:rsidRPr="004646FF">
        <w:rPr>
          <w:highlight w:val="yellow"/>
        </w:rPr>
        <w:t xml:space="preserve">(10% final concentration) </w:t>
      </w:r>
      <w:r w:rsidR="00B822CB">
        <w:rPr>
          <w:highlight w:val="yellow"/>
        </w:rPr>
        <w:t xml:space="preserve">of FBS </w:t>
      </w:r>
      <w:r w:rsidR="00504CF8" w:rsidRPr="004646FF">
        <w:rPr>
          <w:highlight w:val="yellow"/>
        </w:rPr>
        <w:t>to each plate.</w:t>
      </w:r>
      <w:r w:rsidR="007065DC" w:rsidRPr="004646FF">
        <w:rPr>
          <w:highlight w:val="yellow"/>
        </w:rPr>
        <w:t xml:space="preserve"> </w:t>
      </w:r>
      <w:r w:rsidR="00504CF8" w:rsidRPr="004646FF">
        <w:rPr>
          <w:highlight w:val="yellow"/>
        </w:rPr>
        <w:t>Add growth factors</w:t>
      </w:r>
      <w:r w:rsidR="00C30900" w:rsidRPr="004646FF">
        <w:rPr>
          <w:highlight w:val="yellow"/>
        </w:rPr>
        <w:t xml:space="preserve"> to </w:t>
      </w:r>
      <w:r w:rsidR="00B822CB">
        <w:rPr>
          <w:highlight w:val="yellow"/>
        </w:rPr>
        <w:t xml:space="preserve">the </w:t>
      </w:r>
      <w:r w:rsidR="00C30900" w:rsidRPr="004646FF">
        <w:rPr>
          <w:highlight w:val="yellow"/>
        </w:rPr>
        <w:t>cells</w:t>
      </w:r>
      <w:r w:rsidR="00504CF8" w:rsidRPr="004646FF">
        <w:rPr>
          <w:highlight w:val="yellow"/>
        </w:rPr>
        <w:t xml:space="preserve"> </w:t>
      </w:r>
      <w:r w:rsidR="00ED70C9" w:rsidRPr="004646FF">
        <w:rPr>
          <w:highlight w:val="yellow"/>
        </w:rPr>
        <w:t xml:space="preserve">to promote </w:t>
      </w:r>
      <w:r w:rsidR="00504CF8" w:rsidRPr="004646FF">
        <w:rPr>
          <w:highlight w:val="yellow"/>
        </w:rPr>
        <w:t>macrophage differentiation</w:t>
      </w:r>
      <w:r w:rsidR="00822142">
        <w:rPr>
          <w:highlight w:val="yellow"/>
        </w:rPr>
        <w:t>.</w:t>
      </w:r>
      <w:r w:rsidR="00C30900" w:rsidRPr="004646FF">
        <w:rPr>
          <w:highlight w:val="yellow"/>
        </w:rPr>
        <w:t xml:space="preserve"> </w:t>
      </w:r>
    </w:p>
    <w:p w14:paraId="561422F7" w14:textId="77777777" w:rsidR="00822142" w:rsidRDefault="00822142" w:rsidP="00501660">
      <w:pPr>
        <w:pStyle w:val="ListParagraph"/>
        <w:widowControl/>
        <w:autoSpaceDE/>
        <w:autoSpaceDN/>
        <w:adjustRightInd/>
        <w:ind w:left="0"/>
        <w:jc w:val="left"/>
        <w:rPr>
          <w:highlight w:val="yellow"/>
        </w:rPr>
      </w:pPr>
    </w:p>
    <w:p w14:paraId="7EAD9AB3" w14:textId="69365B5C" w:rsidR="00252261" w:rsidRDefault="00ED70C9" w:rsidP="00501660">
      <w:pPr>
        <w:pStyle w:val="ListParagraph"/>
        <w:widowControl/>
        <w:numPr>
          <w:ilvl w:val="2"/>
          <w:numId w:val="23"/>
        </w:numPr>
        <w:autoSpaceDE/>
        <w:autoSpaceDN/>
        <w:adjustRightInd/>
        <w:jc w:val="left"/>
        <w:rPr>
          <w:highlight w:val="yellow"/>
        </w:rPr>
      </w:pPr>
      <w:r w:rsidRPr="004646FF">
        <w:rPr>
          <w:highlight w:val="yellow"/>
        </w:rPr>
        <w:t xml:space="preserve">Prime macrophages for an </w:t>
      </w:r>
      <w:r w:rsidR="00C30900" w:rsidRPr="004646FF">
        <w:rPr>
          <w:highlight w:val="yellow"/>
        </w:rPr>
        <w:t xml:space="preserve">M1-like </w:t>
      </w:r>
      <w:r w:rsidRPr="004646FF">
        <w:rPr>
          <w:highlight w:val="yellow"/>
        </w:rPr>
        <w:t>phenotype by adding</w:t>
      </w:r>
      <w:r w:rsidR="00C30900" w:rsidRPr="004646FF">
        <w:rPr>
          <w:highlight w:val="yellow"/>
        </w:rPr>
        <w:t xml:space="preserve"> 25 ng/mL of </w:t>
      </w:r>
      <w:r w:rsidR="00B822CB">
        <w:rPr>
          <w:highlight w:val="yellow"/>
        </w:rPr>
        <w:t>g</w:t>
      </w:r>
      <w:r w:rsidR="00471469" w:rsidRPr="004646FF">
        <w:rPr>
          <w:highlight w:val="yellow"/>
        </w:rPr>
        <w:t>ranulocyte-</w:t>
      </w:r>
      <w:r w:rsidR="00B822CB">
        <w:rPr>
          <w:highlight w:val="yellow"/>
        </w:rPr>
        <w:t>m</w:t>
      </w:r>
      <w:r w:rsidR="00471469" w:rsidRPr="004646FF">
        <w:rPr>
          <w:highlight w:val="yellow"/>
        </w:rPr>
        <w:t xml:space="preserve">acrophage </w:t>
      </w:r>
      <w:r w:rsidR="00B822CB">
        <w:rPr>
          <w:highlight w:val="yellow"/>
        </w:rPr>
        <w:t>c</w:t>
      </w:r>
      <w:r w:rsidR="00471469" w:rsidRPr="004646FF">
        <w:rPr>
          <w:highlight w:val="yellow"/>
        </w:rPr>
        <w:t>olony-</w:t>
      </w:r>
      <w:r w:rsidR="00B822CB">
        <w:rPr>
          <w:highlight w:val="yellow"/>
        </w:rPr>
        <w:t>s</w:t>
      </w:r>
      <w:r w:rsidR="00471469" w:rsidRPr="004646FF">
        <w:rPr>
          <w:highlight w:val="yellow"/>
        </w:rPr>
        <w:t xml:space="preserve">timulating </w:t>
      </w:r>
      <w:r w:rsidR="00B822CB">
        <w:rPr>
          <w:highlight w:val="yellow"/>
        </w:rPr>
        <w:t>f</w:t>
      </w:r>
      <w:r w:rsidR="00471469" w:rsidRPr="004646FF">
        <w:rPr>
          <w:highlight w:val="yellow"/>
        </w:rPr>
        <w:t>actor (</w:t>
      </w:r>
      <w:r w:rsidR="00C30900" w:rsidRPr="004646FF">
        <w:rPr>
          <w:highlight w:val="yellow"/>
        </w:rPr>
        <w:t>GM-CSF</w:t>
      </w:r>
      <w:r w:rsidR="00471469" w:rsidRPr="004646FF">
        <w:rPr>
          <w:highlight w:val="yellow"/>
        </w:rPr>
        <w:t>)</w:t>
      </w:r>
      <w:r w:rsidRPr="004646FF">
        <w:rPr>
          <w:highlight w:val="yellow"/>
        </w:rPr>
        <w:t xml:space="preserve"> to media</w:t>
      </w:r>
      <w:r w:rsidR="00B822CB">
        <w:rPr>
          <w:highlight w:val="yellow"/>
        </w:rPr>
        <w:t>. P</w:t>
      </w:r>
      <w:r w:rsidRPr="004646FF">
        <w:rPr>
          <w:highlight w:val="yellow"/>
        </w:rPr>
        <w:t xml:space="preserve">rime macrophages for an </w:t>
      </w:r>
      <w:r w:rsidR="00C30900" w:rsidRPr="004646FF">
        <w:rPr>
          <w:highlight w:val="yellow"/>
        </w:rPr>
        <w:t xml:space="preserve">M2-like </w:t>
      </w:r>
      <w:r w:rsidRPr="004646FF">
        <w:rPr>
          <w:highlight w:val="yellow"/>
        </w:rPr>
        <w:t>phenotype by adding</w:t>
      </w:r>
      <w:r w:rsidR="00C30900" w:rsidRPr="004646FF">
        <w:rPr>
          <w:highlight w:val="yellow"/>
        </w:rPr>
        <w:t xml:space="preserve"> 50 ng/mL of </w:t>
      </w:r>
      <w:r w:rsidR="00B822CB">
        <w:rPr>
          <w:highlight w:val="yellow"/>
        </w:rPr>
        <w:t>m</w:t>
      </w:r>
      <w:r w:rsidR="00471469" w:rsidRPr="004646FF">
        <w:rPr>
          <w:highlight w:val="yellow"/>
        </w:rPr>
        <w:t xml:space="preserve">acrophage </w:t>
      </w:r>
      <w:r w:rsidR="00B822CB">
        <w:rPr>
          <w:highlight w:val="yellow"/>
        </w:rPr>
        <w:t>c</w:t>
      </w:r>
      <w:r w:rsidR="00471469" w:rsidRPr="004646FF">
        <w:rPr>
          <w:highlight w:val="yellow"/>
        </w:rPr>
        <w:t>olony-</w:t>
      </w:r>
      <w:r w:rsidR="00B822CB">
        <w:rPr>
          <w:highlight w:val="yellow"/>
        </w:rPr>
        <w:t>s</w:t>
      </w:r>
      <w:r w:rsidR="00471469" w:rsidRPr="004646FF">
        <w:rPr>
          <w:highlight w:val="yellow"/>
        </w:rPr>
        <w:t xml:space="preserve">timulating </w:t>
      </w:r>
      <w:r w:rsidR="00B822CB">
        <w:rPr>
          <w:highlight w:val="yellow"/>
        </w:rPr>
        <w:t>f</w:t>
      </w:r>
      <w:r w:rsidR="00471469" w:rsidRPr="004646FF">
        <w:rPr>
          <w:highlight w:val="yellow"/>
        </w:rPr>
        <w:t>actor (</w:t>
      </w:r>
      <w:r w:rsidR="00C30900" w:rsidRPr="004646FF">
        <w:rPr>
          <w:highlight w:val="yellow"/>
        </w:rPr>
        <w:t>M-CSF</w:t>
      </w:r>
      <w:r w:rsidR="00471469" w:rsidRPr="004646FF">
        <w:rPr>
          <w:highlight w:val="yellow"/>
        </w:rPr>
        <w:t>)</w:t>
      </w:r>
      <w:r w:rsidRPr="004646FF">
        <w:rPr>
          <w:highlight w:val="yellow"/>
        </w:rPr>
        <w:t xml:space="preserve"> to media</w:t>
      </w:r>
      <w:hyperlink w:anchor="_ENREF_28" w:tooltip="Jaguin, 2013 #2486" w:history="1">
        <w:r w:rsidR="00B54C44" w:rsidRPr="004646FF">
          <w:rPr>
            <w:highlight w:val="yellow"/>
          </w:rPr>
          <w:fldChar w:fldCharType="begin">
            <w:fldData xml:space="preserve">PEVuZE5vdGU+PENpdGU+PEF1dGhvcj5KYWd1aW48L0F1dGhvcj48WWVhcj4yMDEzPC9ZZWFyPjxS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</w:fldData>
          </w:fldChar>
        </w:r>
        <w:r w:rsidR="00B54C44" w:rsidRPr="004646FF">
          <w:rPr>
            <w:highlight w:val="yellow"/>
          </w:rPr>
          <w:instrText xml:space="preserve"> ADDIN EN.CITE </w:instrText>
        </w:r>
        <w:r w:rsidR="00B54C44" w:rsidRPr="004646FF">
          <w:rPr>
            <w:highlight w:val="yellow"/>
          </w:rPr>
          <w:fldChar w:fldCharType="begin">
            <w:fldData xml:space="preserve">PEVuZE5vdGU+PENpdGU+PEF1dGhvcj5KYWd1aW48L0F1dGhvcj48WWVhcj4yMDEzPC9ZZWFyPjxS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</w:fldData>
          </w:fldChar>
        </w:r>
        <w:r w:rsidR="00B54C44" w:rsidRPr="004646FF">
          <w:rPr>
            <w:highlight w:val="yellow"/>
          </w:rPr>
          <w:instrText xml:space="preserve"> ADDIN EN.CITE.DATA </w:instrText>
        </w:r>
        <w:r w:rsidR="00B54C44" w:rsidRPr="004646FF">
          <w:rPr>
            <w:highlight w:val="yellow"/>
          </w:rPr>
        </w:r>
        <w:r w:rsidR="00B54C44" w:rsidRPr="004646FF">
          <w:rPr>
            <w:highlight w:val="yellow"/>
          </w:rPr>
          <w:fldChar w:fldCharType="end"/>
        </w:r>
        <w:r w:rsidR="00B54C44" w:rsidRPr="004646FF">
          <w:rPr>
            <w:highlight w:val="yellow"/>
          </w:rPr>
        </w:r>
        <w:r w:rsidR="00B54C44" w:rsidRPr="004646FF">
          <w:rPr>
            <w:highlight w:val="yellow"/>
          </w:rPr>
          <w:fldChar w:fldCharType="separate"/>
        </w:r>
        <w:r w:rsidR="00B54C44" w:rsidRPr="004646FF">
          <w:rPr>
            <w:noProof/>
            <w:highlight w:val="yellow"/>
            <w:vertAlign w:val="superscript"/>
          </w:rPr>
          <w:t>28</w:t>
        </w:r>
        <w:r w:rsidR="00B54C44" w:rsidRPr="004646FF">
          <w:rPr>
            <w:highlight w:val="yellow"/>
          </w:rPr>
          <w:fldChar w:fldCharType="end"/>
        </w:r>
      </w:hyperlink>
      <w:r w:rsidR="00C30900" w:rsidRPr="004646FF">
        <w:rPr>
          <w:highlight w:val="yellow"/>
        </w:rPr>
        <w:t>.</w:t>
      </w:r>
      <w:r w:rsidRPr="004646FF">
        <w:rPr>
          <w:highlight w:val="yellow"/>
        </w:rPr>
        <w:t xml:space="preserve"> </w:t>
      </w:r>
    </w:p>
    <w:p w14:paraId="3EB5B64A" w14:textId="77777777" w:rsidR="00822142" w:rsidRPr="00822142" w:rsidRDefault="00822142" w:rsidP="00501660">
      <w:pPr>
        <w:pStyle w:val="ListParagraph"/>
        <w:widowControl/>
        <w:autoSpaceDE/>
        <w:autoSpaceDN/>
        <w:adjustRightInd/>
        <w:ind w:left="0"/>
        <w:jc w:val="left"/>
        <w:rPr>
          <w:highlight w:val="yellow"/>
        </w:rPr>
      </w:pPr>
    </w:p>
    <w:p w14:paraId="5BFB0E3D" w14:textId="10EC3F04" w:rsidR="007065DC" w:rsidRPr="00822142" w:rsidRDefault="00822142" w:rsidP="00501660">
      <w:pPr>
        <w:pStyle w:val="ListParagraph"/>
        <w:widowControl/>
        <w:autoSpaceDE/>
        <w:autoSpaceDN/>
        <w:adjustRightInd/>
        <w:ind w:left="0"/>
        <w:jc w:val="left"/>
      </w:pPr>
      <w:r>
        <w:rPr>
          <w:bCs/>
        </w:rPr>
        <w:t>NOTE:</w:t>
      </w:r>
      <w:r w:rsidR="00252261" w:rsidRPr="00822142">
        <w:t xml:space="preserve"> Both GM-CSF and M-CSF allow monocyte differentiation to a general macrophage phenotype (M0) while priming cells for M1 or M2, respectively</w:t>
      </w:r>
      <w:r w:rsidR="00B822CB" w:rsidRPr="00822142">
        <w:fldChar w:fldCharType="begin">
          <w:fldData xml:space="preserve">PEVuZE5vdGU+PENpdGU+PEF1dGhvcj5SYWdnaTwvQXV0aG9yPjxZZWFyPjIwMTc8L1llYXI+PFJl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</w:fldData>
        </w:fldChar>
      </w:r>
      <w:r w:rsidR="00B822CB" w:rsidRPr="00822142">
        <w:instrText xml:space="preserve"> ADDIN EN.CITE </w:instrText>
      </w:r>
      <w:r w:rsidR="00B822CB" w:rsidRPr="00822142">
        <w:fldChar w:fldCharType="begin">
          <w:fldData xml:space="preserve">PEVuZE5vdGU+PENpdGU+PEF1dGhvcj5SYWdnaTwvQXV0aG9yPjxZZWFyPjIwMTc8L1llYXI+PFJl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</w:fldData>
        </w:fldChar>
      </w:r>
      <w:r w:rsidR="00B822CB" w:rsidRPr="00822142">
        <w:instrText xml:space="preserve"> ADDIN EN.CITE.DATA </w:instrText>
      </w:r>
      <w:r w:rsidR="00B822CB" w:rsidRPr="00822142">
        <w:fldChar w:fldCharType="end"/>
      </w:r>
      <w:r w:rsidR="00B822CB" w:rsidRPr="00822142">
        <w:fldChar w:fldCharType="separate"/>
      </w:r>
      <w:hyperlink w:anchor="_ENREF_7" w:tooltip="Raggi, 2017 #2695" w:history="1">
        <w:r w:rsidR="00B822CB" w:rsidRPr="00822142">
          <w:rPr>
            <w:noProof/>
            <w:vertAlign w:val="superscript"/>
          </w:rPr>
          <w:t>7</w:t>
        </w:r>
      </w:hyperlink>
      <w:r w:rsidR="00B822CB" w:rsidRPr="00822142">
        <w:rPr>
          <w:noProof/>
          <w:vertAlign w:val="superscript"/>
        </w:rPr>
        <w:t>,</w:t>
      </w:r>
      <w:hyperlink w:anchor="_ENREF_28" w:tooltip="Jaguin, 2013 #2486" w:history="1">
        <w:r w:rsidR="00B822CB" w:rsidRPr="00822142">
          <w:rPr>
            <w:noProof/>
            <w:vertAlign w:val="superscript"/>
          </w:rPr>
          <w:t>28</w:t>
        </w:r>
      </w:hyperlink>
      <w:r w:rsidR="00B822CB" w:rsidRPr="00822142">
        <w:rPr>
          <w:noProof/>
          <w:vertAlign w:val="superscript"/>
        </w:rPr>
        <w:t>,</w:t>
      </w:r>
      <w:hyperlink w:anchor="_ENREF_30" w:tooltip="Tarique, 2015 #2694" w:history="1">
        <w:r w:rsidR="00B822CB" w:rsidRPr="00822142">
          <w:rPr>
            <w:noProof/>
            <w:vertAlign w:val="superscript"/>
          </w:rPr>
          <w:t>30</w:t>
        </w:r>
      </w:hyperlink>
      <w:r w:rsidR="00B822CB" w:rsidRPr="00822142">
        <w:fldChar w:fldCharType="end"/>
      </w:r>
      <w:r w:rsidR="00252261" w:rsidRPr="00822142">
        <w:t>.</w:t>
      </w:r>
    </w:p>
    <w:p w14:paraId="32E8EA5C" w14:textId="77777777" w:rsidR="007065DC" w:rsidRPr="004646FF" w:rsidRDefault="007065DC" w:rsidP="00501660">
      <w:pPr>
        <w:pStyle w:val="ListParagraph"/>
        <w:widowControl/>
        <w:autoSpaceDE/>
        <w:autoSpaceDN/>
        <w:adjustRightInd/>
        <w:ind w:left="0"/>
        <w:jc w:val="left"/>
        <w:rPr>
          <w:color w:val="auto"/>
          <w:highlight w:val="yellow"/>
        </w:rPr>
      </w:pPr>
    </w:p>
    <w:p w14:paraId="659CE0A9" w14:textId="2E0FEC52" w:rsidR="005E3297" w:rsidRDefault="005E3297" w:rsidP="00501660">
      <w:pPr>
        <w:pStyle w:val="ListParagraph"/>
        <w:numPr>
          <w:ilvl w:val="0"/>
          <w:numId w:val="23"/>
        </w:numPr>
        <w:jc w:val="left"/>
        <w:rPr>
          <w:b/>
          <w:highlight w:val="yellow"/>
        </w:rPr>
      </w:pPr>
      <w:r w:rsidRPr="004646FF">
        <w:rPr>
          <w:b/>
          <w:highlight w:val="yellow"/>
        </w:rPr>
        <w:t xml:space="preserve">Transfecting </w:t>
      </w:r>
      <w:r w:rsidR="00B822CB">
        <w:rPr>
          <w:b/>
          <w:highlight w:val="yellow"/>
        </w:rPr>
        <w:t>p</w:t>
      </w:r>
      <w:r w:rsidRPr="004646FF">
        <w:rPr>
          <w:b/>
          <w:highlight w:val="yellow"/>
        </w:rPr>
        <w:t xml:space="preserve">rimary </w:t>
      </w:r>
      <w:r w:rsidR="00B822CB">
        <w:rPr>
          <w:b/>
          <w:highlight w:val="yellow"/>
        </w:rPr>
        <w:t>h</w:t>
      </w:r>
      <w:r w:rsidRPr="004646FF">
        <w:rPr>
          <w:b/>
          <w:highlight w:val="yellow"/>
        </w:rPr>
        <w:t xml:space="preserve">uman </w:t>
      </w:r>
      <w:r w:rsidR="00B822CB">
        <w:rPr>
          <w:b/>
          <w:highlight w:val="yellow"/>
        </w:rPr>
        <w:t>m</w:t>
      </w:r>
      <w:r w:rsidRPr="004646FF">
        <w:rPr>
          <w:b/>
          <w:highlight w:val="yellow"/>
        </w:rPr>
        <w:t xml:space="preserve">onocytes in </w:t>
      </w:r>
      <w:r w:rsidR="00B822CB">
        <w:rPr>
          <w:b/>
          <w:highlight w:val="yellow"/>
        </w:rPr>
        <w:t>c</w:t>
      </w:r>
      <w:r w:rsidRPr="004646FF">
        <w:rPr>
          <w:b/>
          <w:highlight w:val="yellow"/>
        </w:rPr>
        <w:t>ulture</w:t>
      </w:r>
    </w:p>
    <w:p w14:paraId="700395ED" w14:textId="77777777" w:rsidR="00822142" w:rsidRPr="004646FF" w:rsidRDefault="00822142" w:rsidP="00501660">
      <w:pPr>
        <w:pStyle w:val="ListParagraph"/>
        <w:ind w:left="0"/>
        <w:jc w:val="left"/>
        <w:rPr>
          <w:b/>
          <w:highlight w:val="yellow"/>
        </w:rPr>
      </w:pPr>
    </w:p>
    <w:p w14:paraId="3DE9BF8A" w14:textId="67ED1F75" w:rsidR="00822142" w:rsidRPr="00822142" w:rsidRDefault="00822142" w:rsidP="00501660">
      <w:pPr>
        <w:pStyle w:val="ListParagraph"/>
        <w:widowControl/>
        <w:numPr>
          <w:ilvl w:val="1"/>
          <w:numId w:val="23"/>
        </w:numPr>
        <w:autoSpaceDE/>
        <w:autoSpaceDN/>
        <w:adjustRightInd/>
        <w:jc w:val="left"/>
        <w:rPr>
          <w:b/>
          <w:highlight w:val="yellow"/>
        </w:rPr>
      </w:pPr>
      <w:r>
        <w:rPr>
          <w:highlight w:val="yellow"/>
        </w:rPr>
        <w:t>Transfect m</w:t>
      </w:r>
      <w:r w:rsidR="005E3297" w:rsidRPr="004646FF">
        <w:rPr>
          <w:highlight w:val="yellow"/>
        </w:rPr>
        <w:t xml:space="preserve">onocytes with miRNA mimics </w:t>
      </w:r>
      <w:r w:rsidR="00BC6F63" w:rsidRPr="004646FF">
        <w:rPr>
          <w:highlight w:val="yellow"/>
        </w:rPr>
        <w:t xml:space="preserve">or </w:t>
      </w:r>
      <w:r w:rsidR="005E3297" w:rsidRPr="004646FF">
        <w:rPr>
          <w:highlight w:val="yellow"/>
        </w:rPr>
        <w:t xml:space="preserve">inhibitors </w:t>
      </w:r>
      <w:r w:rsidR="00992EF3" w:rsidRPr="004646FF">
        <w:rPr>
          <w:highlight w:val="yellow"/>
        </w:rPr>
        <w:t xml:space="preserve">or siRNA </w:t>
      </w:r>
      <w:r w:rsidR="005E3297" w:rsidRPr="004646FF">
        <w:rPr>
          <w:highlight w:val="yellow"/>
        </w:rPr>
        <w:t xml:space="preserve">using </w:t>
      </w:r>
      <w:r w:rsidR="00C607FC" w:rsidRPr="004646FF">
        <w:rPr>
          <w:highlight w:val="yellow"/>
        </w:rPr>
        <w:t xml:space="preserve">a </w:t>
      </w:r>
      <w:r w:rsidR="00BC6F63" w:rsidRPr="004646FF">
        <w:rPr>
          <w:highlight w:val="yellow"/>
        </w:rPr>
        <w:t xml:space="preserve">kit containing a </w:t>
      </w:r>
      <w:r w:rsidR="00C607FC" w:rsidRPr="004646FF">
        <w:rPr>
          <w:highlight w:val="yellow"/>
        </w:rPr>
        <w:t>polymer-based</w:t>
      </w:r>
      <w:r w:rsidR="005E3297" w:rsidRPr="004646FF">
        <w:rPr>
          <w:highlight w:val="yellow"/>
        </w:rPr>
        <w:t xml:space="preserve"> transfection reagent</w:t>
      </w:r>
      <w:r w:rsidR="00841050" w:rsidRPr="004646FF">
        <w:rPr>
          <w:highlight w:val="yellow"/>
        </w:rPr>
        <w:t xml:space="preserve"> </w:t>
      </w:r>
      <w:r w:rsidR="00D00F89" w:rsidRPr="004646FF">
        <w:rPr>
          <w:highlight w:val="yellow"/>
        </w:rPr>
        <w:t>(</w:t>
      </w:r>
      <w:r w:rsidR="00CF7EC4" w:rsidRPr="00CF7EC4">
        <w:rPr>
          <w:b/>
          <w:bCs/>
          <w:highlight w:val="yellow"/>
        </w:rPr>
        <w:t>Table of Materials</w:t>
      </w:r>
      <w:r w:rsidR="00D00F89" w:rsidRPr="004646FF">
        <w:rPr>
          <w:highlight w:val="yellow"/>
        </w:rPr>
        <w:t>)</w:t>
      </w:r>
      <w:r w:rsidR="00583679" w:rsidRPr="004646FF">
        <w:rPr>
          <w:highlight w:val="yellow"/>
        </w:rPr>
        <w:t>.</w:t>
      </w:r>
      <w:r w:rsidR="00D00F89" w:rsidRPr="004646FF">
        <w:rPr>
          <w:highlight w:val="yellow"/>
        </w:rPr>
        <w:t xml:space="preserve"> </w:t>
      </w:r>
    </w:p>
    <w:p w14:paraId="61EB8835" w14:textId="77777777" w:rsidR="00822142" w:rsidRPr="00822142" w:rsidRDefault="00822142" w:rsidP="00501660">
      <w:pPr>
        <w:pStyle w:val="ListParagraph"/>
        <w:widowControl/>
        <w:autoSpaceDE/>
        <w:autoSpaceDN/>
        <w:adjustRightInd/>
        <w:ind w:left="0"/>
        <w:jc w:val="left"/>
        <w:rPr>
          <w:b/>
          <w:highlight w:val="yellow"/>
        </w:rPr>
      </w:pPr>
    </w:p>
    <w:p w14:paraId="4E63A8F5" w14:textId="4A7C3D38" w:rsidR="005E3297" w:rsidRPr="004646FF" w:rsidRDefault="00583679" w:rsidP="00501660">
      <w:pPr>
        <w:pStyle w:val="ListParagraph"/>
        <w:widowControl/>
        <w:numPr>
          <w:ilvl w:val="2"/>
          <w:numId w:val="23"/>
        </w:numPr>
        <w:autoSpaceDE/>
        <w:autoSpaceDN/>
        <w:adjustRightInd/>
        <w:jc w:val="left"/>
        <w:rPr>
          <w:b/>
          <w:highlight w:val="yellow"/>
        </w:rPr>
      </w:pPr>
      <w:r w:rsidRPr="004646FF">
        <w:rPr>
          <w:highlight w:val="yellow"/>
        </w:rPr>
        <w:t>F</w:t>
      </w:r>
      <w:r w:rsidR="00841050" w:rsidRPr="004646FF">
        <w:rPr>
          <w:highlight w:val="yellow"/>
        </w:rPr>
        <w:t>ollowing the manufacturer’s protocol</w:t>
      </w:r>
      <w:r w:rsidRPr="004646FF">
        <w:rPr>
          <w:highlight w:val="yellow"/>
        </w:rPr>
        <w:t xml:space="preserve"> for the transfection</w:t>
      </w:r>
      <w:r w:rsidR="00EB360D" w:rsidRPr="004646FF">
        <w:rPr>
          <w:highlight w:val="yellow"/>
        </w:rPr>
        <w:t xml:space="preserve"> kit</w:t>
      </w:r>
      <w:r w:rsidR="00C600D8" w:rsidRPr="004646FF">
        <w:rPr>
          <w:highlight w:val="yellow"/>
        </w:rPr>
        <w:t xml:space="preserve"> </w:t>
      </w:r>
      <w:r w:rsidR="00BF281F">
        <w:rPr>
          <w:highlight w:val="yellow"/>
        </w:rPr>
        <w:t>(</w:t>
      </w:r>
      <w:r w:rsidR="00C600D8" w:rsidRPr="004646FF">
        <w:rPr>
          <w:highlight w:val="yellow"/>
        </w:rPr>
        <w:t>and continuing the use of sterile technique</w:t>
      </w:r>
      <w:r w:rsidR="00BF281F">
        <w:rPr>
          <w:highlight w:val="yellow"/>
        </w:rPr>
        <w:t>s</w:t>
      </w:r>
      <w:r w:rsidR="00C600D8" w:rsidRPr="004646FF">
        <w:rPr>
          <w:highlight w:val="yellow"/>
        </w:rPr>
        <w:t xml:space="preserve"> under a biosafety cabinet</w:t>
      </w:r>
      <w:r w:rsidR="00BF281F">
        <w:rPr>
          <w:highlight w:val="yellow"/>
        </w:rPr>
        <w:t>)</w:t>
      </w:r>
      <w:r w:rsidRPr="004646FF">
        <w:rPr>
          <w:highlight w:val="yellow"/>
        </w:rPr>
        <w:t>, f</w:t>
      </w:r>
      <w:r w:rsidR="00FB741A" w:rsidRPr="004646FF">
        <w:rPr>
          <w:highlight w:val="yellow"/>
        </w:rPr>
        <w:t xml:space="preserve">irst dilute </w:t>
      </w:r>
      <w:r w:rsidR="00BF281F">
        <w:rPr>
          <w:highlight w:val="yellow"/>
        </w:rPr>
        <w:t xml:space="preserve">the </w:t>
      </w:r>
      <w:r w:rsidR="006711CE" w:rsidRPr="004646FF">
        <w:rPr>
          <w:highlight w:val="yellow"/>
        </w:rPr>
        <w:t>selected</w:t>
      </w:r>
      <w:r w:rsidR="00FB741A" w:rsidRPr="004646FF">
        <w:rPr>
          <w:highlight w:val="yellow"/>
        </w:rPr>
        <w:t xml:space="preserve"> miRNA mimic</w:t>
      </w:r>
      <w:r w:rsidR="00992EF3" w:rsidRPr="004646FF">
        <w:rPr>
          <w:highlight w:val="yellow"/>
        </w:rPr>
        <w:t>s/</w:t>
      </w:r>
      <w:r w:rsidR="00FB741A" w:rsidRPr="004646FF">
        <w:rPr>
          <w:highlight w:val="yellow"/>
        </w:rPr>
        <w:t>inhibitor</w:t>
      </w:r>
      <w:r w:rsidR="006711CE" w:rsidRPr="004646FF">
        <w:rPr>
          <w:highlight w:val="yellow"/>
        </w:rPr>
        <w:t>s</w:t>
      </w:r>
      <w:r w:rsidR="00FB741A" w:rsidRPr="004646FF">
        <w:rPr>
          <w:highlight w:val="yellow"/>
        </w:rPr>
        <w:t xml:space="preserve"> </w:t>
      </w:r>
      <w:r w:rsidR="00992EF3" w:rsidRPr="004646FF">
        <w:rPr>
          <w:highlight w:val="yellow"/>
        </w:rPr>
        <w:t xml:space="preserve">or siRNAs </w:t>
      </w:r>
      <w:r w:rsidR="00FB741A" w:rsidRPr="004646FF">
        <w:rPr>
          <w:highlight w:val="yellow"/>
        </w:rPr>
        <w:t>in</w:t>
      </w:r>
      <w:r w:rsidR="00BC6F63" w:rsidRPr="004646FF">
        <w:rPr>
          <w:highlight w:val="yellow"/>
        </w:rPr>
        <w:t xml:space="preserve"> the </w:t>
      </w:r>
      <w:r w:rsidR="00FB741A" w:rsidRPr="004646FF">
        <w:rPr>
          <w:highlight w:val="yellow"/>
        </w:rPr>
        <w:t xml:space="preserve">buffer to </w:t>
      </w:r>
      <w:r w:rsidR="00BF281F">
        <w:rPr>
          <w:highlight w:val="yellow"/>
        </w:rPr>
        <w:t>a</w:t>
      </w:r>
      <w:r w:rsidR="00FB741A" w:rsidRPr="004646FF">
        <w:rPr>
          <w:highlight w:val="yellow"/>
        </w:rPr>
        <w:t xml:space="preserve"> final concentration</w:t>
      </w:r>
      <w:r w:rsidR="00BF281F">
        <w:rPr>
          <w:highlight w:val="yellow"/>
        </w:rPr>
        <w:t xml:space="preserve"> of </w:t>
      </w:r>
      <w:r w:rsidR="00BF281F" w:rsidRPr="004646FF">
        <w:rPr>
          <w:highlight w:val="yellow"/>
        </w:rPr>
        <w:t xml:space="preserve">1.83 </w:t>
      </w:r>
      <w:proofErr w:type="spellStart"/>
      <w:r w:rsidR="00BF281F" w:rsidRPr="004646FF">
        <w:rPr>
          <w:highlight w:val="yellow"/>
        </w:rPr>
        <w:t>μM</w:t>
      </w:r>
      <w:proofErr w:type="spellEnd"/>
      <w:r w:rsidR="00FB741A" w:rsidRPr="004646FF">
        <w:rPr>
          <w:highlight w:val="yellow"/>
        </w:rPr>
        <w:t xml:space="preserve">. Prepare 10 </w:t>
      </w:r>
      <w:proofErr w:type="spellStart"/>
      <w:r w:rsidR="00FB741A" w:rsidRPr="004646FF">
        <w:rPr>
          <w:highlight w:val="yellow"/>
        </w:rPr>
        <w:t>μL</w:t>
      </w:r>
      <w:proofErr w:type="spellEnd"/>
      <w:r w:rsidR="00BF281F">
        <w:rPr>
          <w:highlight w:val="yellow"/>
        </w:rPr>
        <w:t xml:space="preserve"> of</w:t>
      </w:r>
      <w:r w:rsidR="00FB741A" w:rsidRPr="004646FF">
        <w:rPr>
          <w:highlight w:val="yellow"/>
        </w:rPr>
        <w:t xml:space="preserve"> diluted mimic/inhibitor per transfection</w:t>
      </w:r>
      <w:r w:rsidR="00600D0E" w:rsidRPr="004646FF">
        <w:rPr>
          <w:highlight w:val="yellow"/>
        </w:rPr>
        <w:t xml:space="preserve"> of 1 x 10</w:t>
      </w:r>
      <w:r w:rsidR="00600D0E" w:rsidRPr="004646FF">
        <w:rPr>
          <w:highlight w:val="yellow"/>
          <w:vertAlign w:val="superscript"/>
        </w:rPr>
        <w:t>6</w:t>
      </w:r>
      <w:r w:rsidR="00FB741A" w:rsidRPr="004646FF">
        <w:rPr>
          <w:highlight w:val="yellow"/>
        </w:rPr>
        <w:t xml:space="preserve"> </w:t>
      </w:r>
      <w:r w:rsidR="00600D0E" w:rsidRPr="004646FF">
        <w:rPr>
          <w:highlight w:val="yellow"/>
        </w:rPr>
        <w:t>cells</w:t>
      </w:r>
      <w:r w:rsidR="00FB741A" w:rsidRPr="004646FF">
        <w:rPr>
          <w:highlight w:val="yellow"/>
        </w:rPr>
        <w:t>.</w:t>
      </w:r>
    </w:p>
    <w:p w14:paraId="341A2CD7" w14:textId="77777777" w:rsidR="00DC3FE3" w:rsidRPr="004646FF" w:rsidRDefault="00DC3FE3" w:rsidP="00501660">
      <w:pPr>
        <w:pStyle w:val="ListParagraph"/>
        <w:widowControl/>
        <w:autoSpaceDE/>
        <w:autoSpaceDN/>
        <w:adjustRightInd/>
        <w:ind w:left="0"/>
        <w:jc w:val="left"/>
        <w:rPr>
          <w:b/>
          <w:highlight w:val="yellow"/>
        </w:rPr>
      </w:pPr>
    </w:p>
    <w:p w14:paraId="2135C8CC" w14:textId="643E70FE" w:rsidR="005E3297" w:rsidRPr="004646FF" w:rsidRDefault="6DA3E492" w:rsidP="00501660">
      <w:pPr>
        <w:pStyle w:val="ListParagraph"/>
        <w:widowControl/>
        <w:numPr>
          <w:ilvl w:val="1"/>
          <w:numId w:val="23"/>
        </w:numPr>
        <w:autoSpaceDE/>
        <w:autoSpaceDN/>
        <w:adjustRightInd/>
        <w:jc w:val="left"/>
        <w:rPr>
          <w:b/>
          <w:bCs/>
          <w:highlight w:val="yellow"/>
        </w:rPr>
      </w:pPr>
      <w:r w:rsidRPr="004646FF">
        <w:rPr>
          <w:highlight w:val="yellow"/>
        </w:rPr>
        <w:t xml:space="preserve">Prepare </w:t>
      </w:r>
      <w:r w:rsidR="00600D0E" w:rsidRPr="004646FF">
        <w:rPr>
          <w:highlight w:val="yellow"/>
        </w:rPr>
        <w:t xml:space="preserve">the </w:t>
      </w:r>
      <w:r w:rsidR="00337D7E" w:rsidRPr="004646FF">
        <w:rPr>
          <w:highlight w:val="yellow"/>
        </w:rPr>
        <w:t xml:space="preserve">transfection </w:t>
      </w:r>
      <w:r w:rsidRPr="004646FF">
        <w:rPr>
          <w:highlight w:val="yellow"/>
        </w:rPr>
        <w:t>reagent by adding 1</w:t>
      </w:r>
      <w:r w:rsidR="00337D7E" w:rsidRPr="004646FF">
        <w:rPr>
          <w:highlight w:val="yellow"/>
        </w:rPr>
        <w:t xml:space="preserve"> </w:t>
      </w:r>
      <w:proofErr w:type="spellStart"/>
      <w:r w:rsidR="00337D7E" w:rsidRPr="004646FF">
        <w:rPr>
          <w:highlight w:val="yellow"/>
        </w:rPr>
        <w:t>μ</w:t>
      </w:r>
      <w:r w:rsidRPr="004646FF">
        <w:rPr>
          <w:highlight w:val="yellow"/>
        </w:rPr>
        <w:t>L</w:t>
      </w:r>
      <w:proofErr w:type="spellEnd"/>
      <w:r w:rsidRPr="004646FF">
        <w:rPr>
          <w:highlight w:val="yellow"/>
        </w:rPr>
        <w:t xml:space="preserve"> </w:t>
      </w:r>
      <w:r w:rsidR="00600D0E" w:rsidRPr="004646FF">
        <w:rPr>
          <w:highlight w:val="yellow"/>
        </w:rPr>
        <w:t>of the provided polymer</w:t>
      </w:r>
      <w:r w:rsidR="00FC3716" w:rsidRPr="004646FF">
        <w:rPr>
          <w:highlight w:val="yellow"/>
        </w:rPr>
        <w:t xml:space="preserve"> </w:t>
      </w:r>
      <w:r w:rsidR="00600D0E" w:rsidRPr="004646FF">
        <w:rPr>
          <w:highlight w:val="yellow"/>
        </w:rPr>
        <w:t>to</w:t>
      </w:r>
      <w:r w:rsidRPr="004646FF">
        <w:rPr>
          <w:highlight w:val="yellow"/>
        </w:rPr>
        <w:t xml:space="preserve"> a fresh</w:t>
      </w:r>
      <w:r w:rsidR="00FC3716" w:rsidRPr="004646FF">
        <w:rPr>
          <w:highlight w:val="yellow"/>
        </w:rPr>
        <w:t xml:space="preserve"> 1.5 mL</w:t>
      </w:r>
      <w:r w:rsidR="009A7790" w:rsidRPr="004646FF">
        <w:rPr>
          <w:highlight w:val="yellow"/>
        </w:rPr>
        <w:t xml:space="preserve"> microcentrifuge</w:t>
      </w:r>
      <w:r w:rsidRPr="004646FF">
        <w:rPr>
          <w:highlight w:val="yellow"/>
        </w:rPr>
        <w:t xml:space="preserve"> </w:t>
      </w:r>
      <w:r w:rsidRPr="004646FF">
        <w:rPr>
          <w:color w:val="auto"/>
          <w:highlight w:val="yellow"/>
        </w:rPr>
        <w:t>tube</w:t>
      </w:r>
      <w:r w:rsidR="00BF281F">
        <w:rPr>
          <w:color w:val="auto"/>
          <w:highlight w:val="yellow"/>
        </w:rPr>
        <w:t>,</w:t>
      </w:r>
      <w:r w:rsidRPr="004646FF">
        <w:rPr>
          <w:color w:val="auto"/>
          <w:highlight w:val="yellow"/>
        </w:rPr>
        <w:t xml:space="preserve"> </w:t>
      </w:r>
      <w:r w:rsidR="00FC3716" w:rsidRPr="004646FF">
        <w:rPr>
          <w:color w:val="auto"/>
          <w:highlight w:val="yellow"/>
        </w:rPr>
        <w:t xml:space="preserve">followed </w:t>
      </w:r>
      <w:r w:rsidRPr="004646FF">
        <w:rPr>
          <w:color w:val="auto"/>
          <w:highlight w:val="yellow"/>
        </w:rPr>
        <w:t>immediately</w:t>
      </w:r>
      <w:r w:rsidR="00BF281F">
        <w:rPr>
          <w:color w:val="auto"/>
          <w:highlight w:val="yellow"/>
        </w:rPr>
        <w:t xml:space="preserve"> by</w:t>
      </w:r>
      <w:r w:rsidRPr="004646FF">
        <w:rPr>
          <w:color w:val="auto"/>
          <w:highlight w:val="yellow"/>
        </w:rPr>
        <w:t xml:space="preserve"> add</w:t>
      </w:r>
      <w:r w:rsidR="00FC3716" w:rsidRPr="004646FF">
        <w:rPr>
          <w:color w:val="auto"/>
          <w:highlight w:val="yellow"/>
        </w:rPr>
        <w:t>ing</w:t>
      </w:r>
      <w:r w:rsidRPr="004646FF">
        <w:rPr>
          <w:color w:val="auto"/>
          <w:highlight w:val="yellow"/>
        </w:rPr>
        <w:t xml:space="preserve"> 90</w:t>
      </w:r>
      <w:r w:rsidR="00FC3716" w:rsidRPr="004646FF">
        <w:rPr>
          <w:color w:val="auto"/>
          <w:highlight w:val="yellow"/>
        </w:rPr>
        <w:t xml:space="preserve"> </w:t>
      </w:r>
      <w:proofErr w:type="spellStart"/>
      <w:r w:rsidR="00FC3716" w:rsidRPr="004646FF">
        <w:rPr>
          <w:color w:val="auto"/>
          <w:highlight w:val="yellow"/>
        </w:rPr>
        <w:t>μ</w:t>
      </w:r>
      <w:r w:rsidRPr="004646FF">
        <w:rPr>
          <w:color w:val="auto"/>
          <w:highlight w:val="yellow"/>
        </w:rPr>
        <w:t>L</w:t>
      </w:r>
      <w:proofErr w:type="spellEnd"/>
      <w:r w:rsidRPr="004646FF">
        <w:rPr>
          <w:color w:val="auto"/>
          <w:highlight w:val="yellow"/>
        </w:rPr>
        <w:t xml:space="preserve"> of</w:t>
      </w:r>
      <w:r w:rsidR="00FC3716" w:rsidRPr="004646FF">
        <w:rPr>
          <w:color w:val="auto"/>
          <w:highlight w:val="yellow"/>
        </w:rPr>
        <w:t xml:space="preserve"> provided</w:t>
      </w:r>
      <w:r w:rsidRPr="004646FF">
        <w:rPr>
          <w:color w:val="auto"/>
          <w:highlight w:val="yellow"/>
        </w:rPr>
        <w:t xml:space="preserve"> buffer</w:t>
      </w:r>
      <w:r w:rsidR="00FC3716" w:rsidRPr="004646FF">
        <w:rPr>
          <w:color w:val="auto"/>
          <w:highlight w:val="yellow"/>
        </w:rPr>
        <w:t xml:space="preserve"> </w:t>
      </w:r>
      <w:r w:rsidR="00BF281F">
        <w:rPr>
          <w:color w:val="auto"/>
          <w:highlight w:val="yellow"/>
        </w:rPr>
        <w:t>(</w:t>
      </w:r>
      <w:r w:rsidR="00FC3716" w:rsidRPr="004646FF">
        <w:rPr>
          <w:color w:val="auto"/>
          <w:highlight w:val="yellow"/>
        </w:rPr>
        <w:t xml:space="preserve">for a total of 91 </w:t>
      </w:r>
      <w:proofErr w:type="spellStart"/>
      <w:r w:rsidR="00FC3716" w:rsidRPr="004646FF">
        <w:rPr>
          <w:color w:val="auto"/>
          <w:highlight w:val="yellow"/>
        </w:rPr>
        <w:t>μL</w:t>
      </w:r>
      <w:proofErr w:type="spellEnd"/>
      <w:r w:rsidR="00FC3716" w:rsidRPr="004646FF">
        <w:rPr>
          <w:color w:val="auto"/>
          <w:highlight w:val="yellow"/>
        </w:rPr>
        <w:t xml:space="preserve"> of reagent per transfection</w:t>
      </w:r>
      <w:r w:rsidR="00BF281F">
        <w:rPr>
          <w:color w:val="auto"/>
          <w:highlight w:val="yellow"/>
        </w:rPr>
        <w:t>)</w:t>
      </w:r>
      <w:r w:rsidRPr="004646FF">
        <w:rPr>
          <w:color w:val="auto"/>
          <w:highlight w:val="yellow"/>
        </w:rPr>
        <w:t xml:space="preserve">. Vortex </w:t>
      </w:r>
      <w:r w:rsidR="00BF281F">
        <w:rPr>
          <w:color w:val="auto"/>
          <w:highlight w:val="yellow"/>
        </w:rPr>
        <w:t xml:space="preserve">for </w:t>
      </w:r>
      <w:r w:rsidRPr="004646FF">
        <w:rPr>
          <w:color w:val="auto"/>
          <w:highlight w:val="yellow"/>
        </w:rPr>
        <w:t>3</w:t>
      </w:r>
      <w:r w:rsidR="00BF281F">
        <w:rPr>
          <w:color w:val="auto"/>
          <w:highlight w:val="yellow"/>
        </w:rPr>
        <w:t>–</w:t>
      </w:r>
      <w:r w:rsidRPr="004646FF">
        <w:rPr>
          <w:color w:val="auto"/>
          <w:highlight w:val="yellow"/>
        </w:rPr>
        <w:t>5 s</w:t>
      </w:r>
      <w:r w:rsidRPr="004646FF">
        <w:rPr>
          <w:highlight w:val="yellow"/>
        </w:rPr>
        <w:t>.</w:t>
      </w:r>
    </w:p>
    <w:p w14:paraId="63AC3FFC" w14:textId="77777777" w:rsidR="00DC3FE3" w:rsidRPr="004646FF" w:rsidRDefault="00DC3FE3" w:rsidP="00501660">
      <w:pPr>
        <w:pStyle w:val="ListParagraph"/>
        <w:widowControl/>
        <w:autoSpaceDE/>
        <w:autoSpaceDN/>
        <w:adjustRightInd/>
        <w:ind w:left="0"/>
        <w:jc w:val="left"/>
        <w:rPr>
          <w:b/>
          <w:bCs/>
          <w:highlight w:val="yellow"/>
        </w:rPr>
      </w:pPr>
    </w:p>
    <w:p w14:paraId="1CA39469" w14:textId="1FB7397D" w:rsidR="00DC3FE3" w:rsidRPr="004646FF" w:rsidRDefault="005E3297" w:rsidP="00501660">
      <w:pPr>
        <w:pStyle w:val="ListParagraph"/>
        <w:widowControl/>
        <w:numPr>
          <w:ilvl w:val="1"/>
          <w:numId w:val="23"/>
        </w:numPr>
        <w:autoSpaceDE/>
        <w:autoSpaceDN/>
        <w:adjustRightInd/>
        <w:jc w:val="left"/>
        <w:rPr>
          <w:highlight w:val="yellow"/>
        </w:rPr>
      </w:pPr>
      <w:r w:rsidRPr="004646FF">
        <w:rPr>
          <w:highlight w:val="yellow"/>
        </w:rPr>
        <w:t>Pipette 90</w:t>
      </w:r>
      <w:r w:rsidR="00FC3716" w:rsidRPr="004646FF">
        <w:rPr>
          <w:highlight w:val="yellow"/>
        </w:rPr>
        <w:t xml:space="preserve"> </w:t>
      </w:r>
      <w:proofErr w:type="spellStart"/>
      <w:r w:rsidR="00FC3716" w:rsidRPr="004646FF">
        <w:rPr>
          <w:highlight w:val="yellow"/>
        </w:rPr>
        <w:t>μ</w:t>
      </w:r>
      <w:r w:rsidRPr="004646FF">
        <w:rPr>
          <w:highlight w:val="yellow"/>
        </w:rPr>
        <w:t>L</w:t>
      </w:r>
      <w:proofErr w:type="spellEnd"/>
      <w:r w:rsidRPr="004646FF">
        <w:rPr>
          <w:highlight w:val="yellow"/>
        </w:rPr>
        <w:t xml:space="preserve"> of </w:t>
      </w:r>
      <w:r w:rsidR="00FC3716" w:rsidRPr="004646FF">
        <w:rPr>
          <w:highlight w:val="yellow"/>
        </w:rPr>
        <w:t xml:space="preserve">transfection </w:t>
      </w:r>
      <w:r w:rsidRPr="004646FF">
        <w:rPr>
          <w:highlight w:val="yellow"/>
        </w:rPr>
        <w:t xml:space="preserve">solution into </w:t>
      </w:r>
      <w:r w:rsidR="00FC3716" w:rsidRPr="004646FF">
        <w:rPr>
          <w:highlight w:val="yellow"/>
        </w:rPr>
        <w:t xml:space="preserve">the </w:t>
      </w:r>
      <w:r w:rsidRPr="004646FF">
        <w:rPr>
          <w:highlight w:val="yellow"/>
        </w:rPr>
        <w:t>tube containing 10</w:t>
      </w:r>
      <w:r w:rsidR="007B7185" w:rsidRPr="004646FF">
        <w:rPr>
          <w:highlight w:val="yellow"/>
        </w:rPr>
        <w:t xml:space="preserve"> </w:t>
      </w:r>
      <w:proofErr w:type="spellStart"/>
      <w:r w:rsidR="007B7185" w:rsidRPr="004646FF">
        <w:rPr>
          <w:highlight w:val="yellow"/>
        </w:rPr>
        <w:t>μ</w:t>
      </w:r>
      <w:r w:rsidRPr="004646FF">
        <w:rPr>
          <w:highlight w:val="yellow"/>
        </w:rPr>
        <w:t>L</w:t>
      </w:r>
      <w:proofErr w:type="spellEnd"/>
      <w:r w:rsidRPr="004646FF">
        <w:rPr>
          <w:highlight w:val="yellow"/>
        </w:rPr>
        <w:t xml:space="preserve"> of diluted miRNA</w:t>
      </w:r>
      <w:r w:rsidR="007B7185" w:rsidRPr="004646FF">
        <w:rPr>
          <w:highlight w:val="yellow"/>
        </w:rPr>
        <w:t xml:space="preserve"> mimic</w:t>
      </w:r>
      <w:r w:rsidR="00992EF3" w:rsidRPr="004646FF">
        <w:rPr>
          <w:highlight w:val="yellow"/>
        </w:rPr>
        <w:t>/</w:t>
      </w:r>
      <w:r w:rsidR="007B7185" w:rsidRPr="004646FF">
        <w:rPr>
          <w:highlight w:val="yellow"/>
        </w:rPr>
        <w:t>inhibito</w:t>
      </w:r>
      <w:r w:rsidR="00992EF3" w:rsidRPr="004646FF">
        <w:rPr>
          <w:highlight w:val="yellow"/>
        </w:rPr>
        <w:t>r or siRNA</w:t>
      </w:r>
      <w:r w:rsidRPr="004646FF">
        <w:rPr>
          <w:highlight w:val="yellow"/>
        </w:rPr>
        <w:t>.</w:t>
      </w:r>
      <w:r w:rsidR="007B7185" w:rsidRPr="004646FF">
        <w:rPr>
          <w:highlight w:val="yellow"/>
        </w:rPr>
        <w:t xml:space="preserve"> Mix by gentle pipetting and incubate </w:t>
      </w:r>
      <w:r w:rsidR="00822142">
        <w:rPr>
          <w:highlight w:val="yellow"/>
        </w:rPr>
        <w:t xml:space="preserve">for </w:t>
      </w:r>
      <w:r w:rsidR="007B7185" w:rsidRPr="004646FF">
        <w:rPr>
          <w:highlight w:val="yellow"/>
        </w:rPr>
        <w:t>15 min at RT.</w:t>
      </w:r>
    </w:p>
    <w:p w14:paraId="37E39ACE" w14:textId="77777777" w:rsidR="00DC3FE3" w:rsidRPr="004646FF" w:rsidRDefault="00DC3FE3" w:rsidP="00501660">
      <w:pPr>
        <w:pStyle w:val="ListParagraph"/>
        <w:ind w:left="0"/>
        <w:jc w:val="left"/>
        <w:rPr>
          <w:highlight w:val="yellow"/>
        </w:rPr>
      </w:pPr>
    </w:p>
    <w:p w14:paraId="4A764C41" w14:textId="1F24C38C" w:rsidR="005E3297" w:rsidRPr="004646FF" w:rsidRDefault="005E3297" w:rsidP="00501660">
      <w:pPr>
        <w:pStyle w:val="ListParagraph"/>
        <w:widowControl/>
        <w:numPr>
          <w:ilvl w:val="1"/>
          <w:numId w:val="23"/>
        </w:numPr>
        <w:autoSpaceDE/>
        <w:autoSpaceDN/>
        <w:adjustRightInd/>
        <w:jc w:val="left"/>
        <w:rPr>
          <w:b/>
          <w:highlight w:val="yellow"/>
        </w:rPr>
      </w:pPr>
      <w:r w:rsidRPr="004646FF">
        <w:rPr>
          <w:highlight w:val="yellow"/>
        </w:rPr>
        <w:t>Add 100</w:t>
      </w:r>
      <w:r w:rsidR="007B7185" w:rsidRPr="004646FF">
        <w:rPr>
          <w:highlight w:val="yellow"/>
        </w:rPr>
        <w:t xml:space="preserve"> </w:t>
      </w:r>
      <w:proofErr w:type="spellStart"/>
      <w:r w:rsidR="007B7185" w:rsidRPr="004646FF">
        <w:rPr>
          <w:highlight w:val="yellow"/>
        </w:rPr>
        <w:t>μ</w:t>
      </w:r>
      <w:r w:rsidRPr="004646FF">
        <w:rPr>
          <w:highlight w:val="yellow"/>
        </w:rPr>
        <w:t>L</w:t>
      </w:r>
      <w:proofErr w:type="spellEnd"/>
      <w:r w:rsidRPr="004646FF">
        <w:rPr>
          <w:highlight w:val="yellow"/>
        </w:rPr>
        <w:t xml:space="preserve"> of transfection complex to </w:t>
      </w:r>
      <w:r w:rsidR="00BF281F">
        <w:rPr>
          <w:highlight w:val="yellow"/>
        </w:rPr>
        <w:t>one</w:t>
      </w:r>
      <w:r w:rsidRPr="004646FF">
        <w:rPr>
          <w:highlight w:val="yellow"/>
        </w:rPr>
        <w:t xml:space="preserve"> well</w:t>
      </w:r>
      <w:r w:rsidR="00BF281F">
        <w:rPr>
          <w:highlight w:val="yellow"/>
        </w:rPr>
        <w:t xml:space="preserve"> (or </w:t>
      </w:r>
      <w:r w:rsidR="00562765" w:rsidRPr="004646FF">
        <w:rPr>
          <w:highlight w:val="yellow"/>
        </w:rPr>
        <w:t>dish</w:t>
      </w:r>
      <w:r w:rsidR="00BF281F">
        <w:rPr>
          <w:highlight w:val="yellow"/>
        </w:rPr>
        <w:t>)</w:t>
      </w:r>
      <w:r w:rsidRPr="004646FF">
        <w:rPr>
          <w:highlight w:val="yellow"/>
        </w:rPr>
        <w:t xml:space="preserve"> of </w:t>
      </w:r>
      <w:r w:rsidR="007B7185" w:rsidRPr="004646FF">
        <w:rPr>
          <w:highlight w:val="yellow"/>
        </w:rPr>
        <w:t>1 x 10</w:t>
      </w:r>
      <w:r w:rsidR="007B7185" w:rsidRPr="004646FF">
        <w:rPr>
          <w:highlight w:val="yellow"/>
          <w:vertAlign w:val="superscript"/>
        </w:rPr>
        <w:t>6</w:t>
      </w:r>
      <w:r w:rsidR="007B7185" w:rsidRPr="004646FF">
        <w:rPr>
          <w:highlight w:val="yellow"/>
        </w:rPr>
        <w:t xml:space="preserve"> </w:t>
      </w:r>
      <w:r w:rsidRPr="004646FF">
        <w:rPr>
          <w:highlight w:val="yellow"/>
        </w:rPr>
        <w:t>plated monocytes.</w:t>
      </w:r>
      <w:r w:rsidR="007B7185" w:rsidRPr="004646FF">
        <w:rPr>
          <w:highlight w:val="yellow"/>
        </w:rPr>
        <w:t xml:space="preserve"> Incubate cells for 4 h at 37</w:t>
      </w:r>
      <w:r w:rsidR="002E7D7E" w:rsidRPr="004646FF">
        <w:rPr>
          <w:highlight w:val="yellow"/>
        </w:rPr>
        <w:t xml:space="preserve"> </w:t>
      </w:r>
      <w:r w:rsidR="007B7185" w:rsidRPr="004646FF">
        <w:rPr>
          <w:highlight w:val="yellow"/>
        </w:rPr>
        <w:t>°</w:t>
      </w:r>
      <w:r w:rsidR="007B7185" w:rsidRPr="004646FF">
        <w:rPr>
          <w:color w:val="auto"/>
          <w:highlight w:val="yellow"/>
        </w:rPr>
        <w:t xml:space="preserve">C, then </w:t>
      </w:r>
      <w:r w:rsidR="00CB339C" w:rsidRPr="004646FF">
        <w:rPr>
          <w:highlight w:val="yellow"/>
        </w:rPr>
        <w:t>replace the medium with 3</w:t>
      </w:r>
      <w:r w:rsidR="007B7185" w:rsidRPr="004646FF">
        <w:rPr>
          <w:highlight w:val="yellow"/>
        </w:rPr>
        <w:t xml:space="preserve"> mL of complete media </w:t>
      </w:r>
      <w:r w:rsidR="00F26322" w:rsidRPr="004646FF">
        <w:rPr>
          <w:highlight w:val="yellow"/>
        </w:rPr>
        <w:t xml:space="preserve">(RPMI 1640 supplemented with 1% </w:t>
      </w:r>
      <w:r w:rsidR="00BF281F">
        <w:rPr>
          <w:highlight w:val="yellow"/>
        </w:rPr>
        <w:t>p</w:t>
      </w:r>
      <w:r w:rsidR="00F26322" w:rsidRPr="004646FF">
        <w:rPr>
          <w:highlight w:val="yellow"/>
        </w:rPr>
        <w:t>enicillin-</w:t>
      </w:r>
      <w:r w:rsidR="00BF281F">
        <w:rPr>
          <w:highlight w:val="yellow"/>
        </w:rPr>
        <w:t>s</w:t>
      </w:r>
      <w:r w:rsidR="00F26322" w:rsidRPr="004646FF">
        <w:rPr>
          <w:highlight w:val="yellow"/>
        </w:rPr>
        <w:t xml:space="preserve">treptomycin and 10% heat-inactivated </w:t>
      </w:r>
      <w:r w:rsidR="00BF281F">
        <w:rPr>
          <w:highlight w:val="yellow"/>
        </w:rPr>
        <w:t>FBS</w:t>
      </w:r>
      <w:r w:rsidR="00F26322" w:rsidRPr="004646FF">
        <w:rPr>
          <w:highlight w:val="yellow"/>
        </w:rPr>
        <w:t xml:space="preserve">) </w:t>
      </w:r>
      <w:r w:rsidR="007B7185" w:rsidRPr="004646FF">
        <w:rPr>
          <w:highlight w:val="yellow"/>
        </w:rPr>
        <w:t xml:space="preserve">containing </w:t>
      </w:r>
      <w:r w:rsidR="00772EF4" w:rsidRPr="004646FF">
        <w:rPr>
          <w:highlight w:val="yellow"/>
        </w:rPr>
        <w:t xml:space="preserve">either </w:t>
      </w:r>
      <w:r w:rsidR="007B7185" w:rsidRPr="004646FF">
        <w:rPr>
          <w:highlight w:val="yellow"/>
        </w:rPr>
        <w:t>GM-CSF or M-CSF.</w:t>
      </w:r>
    </w:p>
    <w:p w14:paraId="4AECE9D4" w14:textId="77777777" w:rsidR="007065DC" w:rsidRPr="004646FF" w:rsidRDefault="007065DC" w:rsidP="00501660">
      <w:pPr>
        <w:pStyle w:val="ListParagraph"/>
        <w:widowControl/>
        <w:autoSpaceDE/>
        <w:autoSpaceDN/>
        <w:adjustRightInd/>
        <w:ind w:left="0"/>
        <w:jc w:val="left"/>
        <w:rPr>
          <w:b/>
          <w:highlight w:val="yellow"/>
        </w:rPr>
      </w:pPr>
    </w:p>
    <w:p w14:paraId="4DF1585B" w14:textId="0E64FEBB" w:rsidR="005E3297" w:rsidRDefault="005E3297" w:rsidP="00501660">
      <w:pPr>
        <w:pStyle w:val="ListParagraph"/>
        <w:numPr>
          <w:ilvl w:val="0"/>
          <w:numId w:val="23"/>
        </w:numPr>
        <w:jc w:val="left"/>
        <w:rPr>
          <w:b/>
          <w:highlight w:val="yellow"/>
        </w:rPr>
      </w:pPr>
      <w:r w:rsidRPr="004646FF">
        <w:rPr>
          <w:b/>
          <w:highlight w:val="yellow"/>
        </w:rPr>
        <w:t xml:space="preserve">M1/M2 </w:t>
      </w:r>
      <w:r w:rsidR="00BF281F">
        <w:rPr>
          <w:b/>
          <w:highlight w:val="yellow"/>
        </w:rPr>
        <w:t>d</w:t>
      </w:r>
      <w:r w:rsidRPr="004646FF">
        <w:rPr>
          <w:b/>
          <w:highlight w:val="yellow"/>
        </w:rPr>
        <w:t xml:space="preserve">ifferentiation and </w:t>
      </w:r>
      <w:r w:rsidR="00BF281F">
        <w:rPr>
          <w:b/>
          <w:highlight w:val="yellow"/>
        </w:rPr>
        <w:t>a</w:t>
      </w:r>
      <w:r w:rsidRPr="004646FF">
        <w:rPr>
          <w:b/>
          <w:highlight w:val="yellow"/>
        </w:rPr>
        <w:t>ctivation</w:t>
      </w:r>
    </w:p>
    <w:p w14:paraId="79ED39AB" w14:textId="77777777" w:rsidR="00822142" w:rsidRPr="004646FF" w:rsidRDefault="00822142" w:rsidP="00501660">
      <w:pPr>
        <w:pStyle w:val="ListParagraph"/>
        <w:ind w:left="0"/>
        <w:jc w:val="left"/>
        <w:rPr>
          <w:b/>
          <w:highlight w:val="yellow"/>
        </w:rPr>
      </w:pPr>
    </w:p>
    <w:p w14:paraId="6C9695A3" w14:textId="1F11F9C9" w:rsidR="00DC3FE3" w:rsidRPr="004646FF" w:rsidRDefault="005E3297" w:rsidP="00501660">
      <w:pPr>
        <w:pStyle w:val="ListParagraph"/>
        <w:numPr>
          <w:ilvl w:val="1"/>
          <w:numId w:val="23"/>
        </w:numPr>
        <w:jc w:val="left"/>
        <w:rPr>
          <w:b/>
          <w:highlight w:val="yellow"/>
        </w:rPr>
      </w:pPr>
      <w:r w:rsidRPr="004646FF">
        <w:rPr>
          <w:highlight w:val="yellow"/>
        </w:rPr>
        <w:t xml:space="preserve">Monocytes </w:t>
      </w:r>
      <w:r w:rsidR="00ED6F68" w:rsidRPr="004646FF">
        <w:rPr>
          <w:highlight w:val="yellow"/>
        </w:rPr>
        <w:t xml:space="preserve">immediately </w:t>
      </w:r>
      <w:r w:rsidRPr="004646FF">
        <w:rPr>
          <w:highlight w:val="yellow"/>
        </w:rPr>
        <w:t xml:space="preserve">begin differentiating </w:t>
      </w:r>
      <w:r w:rsidR="00ED6F68" w:rsidRPr="004646FF">
        <w:rPr>
          <w:highlight w:val="yellow"/>
        </w:rPr>
        <w:t xml:space="preserve">to </w:t>
      </w:r>
      <w:r w:rsidR="008138E6" w:rsidRPr="004646FF">
        <w:rPr>
          <w:highlight w:val="yellow"/>
        </w:rPr>
        <w:t>broad M0</w:t>
      </w:r>
      <w:r w:rsidR="00F26322" w:rsidRPr="004646FF">
        <w:rPr>
          <w:highlight w:val="yellow"/>
        </w:rPr>
        <w:t xml:space="preserve"> </w:t>
      </w:r>
      <w:r w:rsidR="00ED6F68" w:rsidRPr="004646FF">
        <w:rPr>
          <w:highlight w:val="yellow"/>
        </w:rPr>
        <w:t xml:space="preserve">macrophages </w:t>
      </w:r>
      <w:r w:rsidRPr="004646FF">
        <w:rPr>
          <w:highlight w:val="yellow"/>
        </w:rPr>
        <w:t>upon plating in culture.</w:t>
      </w:r>
      <w:r w:rsidR="00A335DE" w:rsidRPr="004646FF">
        <w:rPr>
          <w:highlight w:val="yellow"/>
        </w:rPr>
        <w:t xml:space="preserve"> </w:t>
      </w:r>
      <w:r w:rsidR="001040C6" w:rsidRPr="004646FF">
        <w:rPr>
          <w:highlight w:val="yellow"/>
        </w:rPr>
        <w:t xml:space="preserve">On the third day after plating, </w:t>
      </w:r>
      <w:r w:rsidR="004745F0" w:rsidRPr="004646FF">
        <w:rPr>
          <w:highlight w:val="yellow"/>
        </w:rPr>
        <w:t>continue the us</w:t>
      </w:r>
      <w:r w:rsidR="00916079">
        <w:rPr>
          <w:highlight w:val="yellow"/>
        </w:rPr>
        <w:t>ing</w:t>
      </w:r>
      <w:r w:rsidR="004745F0" w:rsidRPr="004646FF">
        <w:rPr>
          <w:highlight w:val="yellow"/>
        </w:rPr>
        <w:t xml:space="preserve"> sterile technique</w:t>
      </w:r>
      <w:r w:rsidR="00916079">
        <w:rPr>
          <w:highlight w:val="yellow"/>
        </w:rPr>
        <w:t>s</w:t>
      </w:r>
      <w:r w:rsidR="004745F0" w:rsidRPr="004646FF">
        <w:rPr>
          <w:highlight w:val="yellow"/>
        </w:rPr>
        <w:t xml:space="preserve"> under a biosafety cabinet and </w:t>
      </w:r>
      <w:r w:rsidR="001040C6" w:rsidRPr="004646FF">
        <w:rPr>
          <w:highlight w:val="yellow"/>
        </w:rPr>
        <w:t xml:space="preserve">replace media with </w:t>
      </w:r>
      <w:r w:rsidR="00CB339C" w:rsidRPr="004646FF">
        <w:rPr>
          <w:highlight w:val="yellow"/>
        </w:rPr>
        <w:t>3</w:t>
      </w:r>
      <w:r w:rsidR="001040C6" w:rsidRPr="004646FF">
        <w:rPr>
          <w:highlight w:val="yellow"/>
        </w:rPr>
        <w:t xml:space="preserve"> mL of fresh RMPI 1640 </w:t>
      </w:r>
      <w:r w:rsidR="00716DB4" w:rsidRPr="004646FF">
        <w:rPr>
          <w:highlight w:val="yellow"/>
        </w:rPr>
        <w:t xml:space="preserve">media </w:t>
      </w:r>
      <w:r w:rsidR="00916079">
        <w:rPr>
          <w:highlight w:val="yellow"/>
        </w:rPr>
        <w:t>(</w:t>
      </w:r>
      <w:r w:rsidR="001040C6" w:rsidRPr="004646FF">
        <w:rPr>
          <w:highlight w:val="yellow"/>
        </w:rPr>
        <w:t xml:space="preserve">supplemented with 1% </w:t>
      </w:r>
      <w:r w:rsidR="00916079">
        <w:rPr>
          <w:highlight w:val="yellow"/>
        </w:rPr>
        <w:t>p</w:t>
      </w:r>
      <w:r w:rsidR="001040C6" w:rsidRPr="004646FF">
        <w:rPr>
          <w:highlight w:val="yellow"/>
        </w:rPr>
        <w:t>enicillin</w:t>
      </w:r>
      <w:r w:rsidR="00916079">
        <w:rPr>
          <w:highlight w:val="yellow"/>
        </w:rPr>
        <w:t>-s</w:t>
      </w:r>
      <w:r w:rsidR="001040C6" w:rsidRPr="004646FF">
        <w:rPr>
          <w:highlight w:val="yellow"/>
        </w:rPr>
        <w:t xml:space="preserve">treptomycin, 10% heat-inactivated </w:t>
      </w:r>
      <w:r w:rsidR="00916079">
        <w:rPr>
          <w:highlight w:val="yellow"/>
        </w:rPr>
        <w:t>FBS</w:t>
      </w:r>
      <w:r w:rsidR="001040C6" w:rsidRPr="004646FF">
        <w:rPr>
          <w:highlight w:val="yellow"/>
        </w:rPr>
        <w:t xml:space="preserve">, and either 25 ng/mL GM-CSF to promote M1-like </w:t>
      </w:r>
      <w:r w:rsidR="00A95E68" w:rsidRPr="004646FF">
        <w:rPr>
          <w:highlight w:val="yellow"/>
        </w:rPr>
        <w:t>polarization</w:t>
      </w:r>
      <w:r w:rsidR="001040C6" w:rsidRPr="004646FF">
        <w:rPr>
          <w:highlight w:val="yellow"/>
        </w:rPr>
        <w:t xml:space="preserve"> or 50 ng/mL M-CSF to promote M2-like </w:t>
      </w:r>
      <w:r w:rsidR="00A95E68" w:rsidRPr="004646FF">
        <w:rPr>
          <w:highlight w:val="yellow"/>
        </w:rPr>
        <w:t>polarization</w:t>
      </w:r>
      <w:r w:rsidR="00916079">
        <w:rPr>
          <w:highlight w:val="yellow"/>
        </w:rPr>
        <w:t>)</w:t>
      </w:r>
      <w:r w:rsidR="001040C6" w:rsidRPr="004646FF">
        <w:rPr>
          <w:highlight w:val="yellow"/>
        </w:rPr>
        <w:t xml:space="preserve">. </w:t>
      </w:r>
      <w:r w:rsidR="00716DB4" w:rsidRPr="004646FF">
        <w:rPr>
          <w:highlight w:val="yellow"/>
        </w:rPr>
        <w:t xml:space="preserve">Culture </w:t>
      </w:r>
      <w:r w:rsidR="00916079">
        <w:rPr>
          <w:highlight w:val="yellow"/>
        </w:rPr>
        <w:t xml:space="preserve">the </w:t>
      </w:r>
      <w:r w:rsidR="00716DB4" w:rsidRPr="004646FF">
        <w:rPr>
          <w:highlight w:val="yellow"/>
        </w:rPr>
        <w:t xml:space="preserve">cells </w:t>
      </w:r>
      <w:r w:rsidR="001040C6" w:rsidRPr="004646FF">
        <w:rPr>
          <w:highlight w:val="yellow"/>
        </w:rPr>
        <w:t>in these conditions for a total of 6 d</w:t>
      </w:r>
      <w:r w:rsidR="00916079">
        <w:rPr>
          <w:highlight w:val="yellow"/>
        </w:rPr>
        <w:t>ays</w:t>
      </w:r>
      <w:r w:rsidR="001040C6" w:rsidRPr="004646FF">
        <w:rPr>
          <w:highlight w:val="yellow"/>
        </w:rPr>
        <w:t xml:space="preserve"> from initial plating in an incubator at 37</w:t>
      </w:r>
      <w:r w:rsidR="002E7D7E" w:rsidRPr="004646FF">
        <w:rPr>
          <w:highlight w:val="yellow"/>
        </w:rPr>
        <w:t xml:space="preserve"> </w:t>
      </w:r>
      <w:r w:rsidR="001040C6" w:rsidRPr="004646FF">
        <w:rPr>
          <w:highlight w:val="yellow"/>
        </w:rPr>
        <w:t>°C</w:t>
      </w:r>
      <w:r w:rsidR="00916079">
        <w:rPr>
          <w:highlight w:val="yellow"/>
        </w:rPr>
        <w:t>,</w:t>
      </w:r>
      <w:r w:rsidR="001040C6" w:rsidRPr="004646FF">
        <w:rPr>
          <w:highlight w:val="yellow"/>
        </w:rPr>
        <w:t xml:space="preserve"> 5% CO</w:t>
      </w:r>
      <w:r w:rsidR="001040C6" w:rsidRPr="004646FF">
        <w:rPr>
          <w:highlight w:val="yellow"/>
          <w:vertAlign w:val="subscript"/>
        </w:rPr>
        <w:t>2</w:t>
      </w:r>
      <w:r w:rsidR="001040C6" w:rsidRPr="004646FF">
        <w:rPr>
          <w:highlight w:val="yellow"/>
        </w:rPr>
        <w:t>.</w:t>
      </w:r>
    </w:p>
    <w:p w14:paraId="3ED772E0" w14:textId="08F24A5B" w:rsidR="005E3297" w:rsidRPr="004646FF" w:rsidRDefault="005E3297" w:rsidP="00501660">
      <w:pPr>
        <w:pStyle w:val="ListParagraph"/>
        <w:ind w:left="0"/>
        <w:jc w:val="left"/>
        <w:rPr>
          <w:b/>
          <w:highlight w:val="yellow"/>
        </w:rPr>
      </w:pPr>
    </w:p>
    <w:p w14:paraId="725924ED" w14:textId="0C45510C" w:rsidR="00822142" w:rsidRDefault="001040C6" w:rsidP="00501660">
      <w:pPr>
        <w:pStyle w:val="ListParagraph"/>
        <w:widowControl/>
        <w:numPr>
          <w:ilvl w:val="1"/>
          <w:numId w:val="23"/>
        </w:numPr>
        <w:autoSpaceDE/>
        <w:autoSpaceDN/>
        <w:adjustRightInd/>
        <w:jc w:val="left"/>
        <w:rPr>
          <w:highlight w:val="yellow"/>
        </w:rPr>
      </w:pPr>
      <w:r w:rsidRPr="004646FF">
        <w:rPr>
          <w:highlight w:val="yellow"/>
        </w:rPr>
        <w:t xml:space="preserve">To </w:t>
      </w:r>
      <w:r w:rsidR="008138E6" w:rsidRPr="004646FF">
        <w:rPr>
          <w:highlight w:val="yellow"/>
        </w:rPr>
        <w:t xml:space="preserve">advance </w:t>
      </w:r>
      <w:r w:rsidR="00A95E68" w:rsidRPr="004646FF">
        <w:rPr>
          <w:highlight w:val="yellow"/>
        </w:rPr>
        <w:t>polarization</w:t>
      </w:r>
      <w:r w:rsidRPr="004646FF">
        <w:rPr>
          <w:highlight w:val="yellow"/>
        </w:rPr>
        <w:t xml:space="preserve"> of </w:t>
      </w:r>
      <w:r w:rsidR="00ED70C9" w:rsidRPr="004646FF">
        <w:rPr>
          <w:highlight w:val="yellow"/>
        </w:rPr>
        <w:t>primed cells</w:t>
      </w:r>
      <w:r w:rsidRPr="004646FF">
        <w:rPr>
          <w:highlight w:val="yellow"/>
        </w:rPr>
        <w:t xml:space="preserve"> to the M1-</w:t>
      </w:r>
      <w:r w:rsidR="00ED70C9" w:rsidRPr="004646FF">
        <w:rPr>
          <w:highlight w:val="yellow"/>
        </w:rPr>
        <w:t xml:space="preserve">macrophage </w:t>
      </w:r>
      <w:r w:rsidRPr="004646FF">
        <w:rPr>
          <w:highlight w:val="yellow"/>
        </w:rPr>
        <w:t xml:space="preserve">phenotype, </w:t>
      </w:r>
      <w:r w:rsidR="6DA3E492" w:rsidRPr="004646FF">
        <w:rPr>
          <w:highlight w:val="yellow"/>
        </w:rPr>
        <w:t xml:space="preserve">activate </w:t>
      </w:r>
      <w:r w:rsidR="6DA3E492" w:rsidRPr="004646FF">
        <w:rPr>
          <w:color w:val="auto"/>
          <w:highlight w:val="yellow"/>
        </w:rPr>
        <w:t>cells</w:t>
      </w:r>
      <w:r w:rsidR="00716DB4" w:rsidRPr="004646FF">
        <w:rPr>
          <w:highlight w:val="yellow"/>
        </w:rPr>
        <w:t xml:space="preserve"> on day 6</w:t>
      </w:r>
      <w:r w:rsidR="00F26322" w:rsidRPr="004646FF">
        <w:rPr>
          <w:highlight w:val="yellow"/>
        </w:rPr>
        <w:t xml:space="preserve"> of incubation</w:t>
      </w:r>
      <w:r w:rsidR="00716DB4" w:rsidRPr="004646FF">
        <w:rPr>
          <w:highlight w:val="yellow"/>
        </w:rPr>
        <w:t xml:space="preserve"> </w:t>
      </w:r>
      <w:r w:rsidR="6DA3E492" w:rsidRPr="004646FF">
        <w:rPr>
          <w:highlight w:val="yellow"/>
        </w:rPr>
        <w:t xml:space="preserve">by </w:t>
      </w:r>
      <w:r w:rsidR="00841050" w:rsidRPr="004646FF">
        <w:rPr>
          <w:highlight w:val="yellow"/>
        </w:rPr>
        <w:t xml:space="preserve">replacing </w:t>
      </w:r>
      <w:r w:rsidR="00331E41" w:rsidRPr="004646FF">
        <w:rPr>
          <w:highlight w:val="yellow"/>
        </w:rPr>
        <w:t xml:space="preserve">cell </w:t>
      </w:r>
      <w:r w:rsidR="00841050" w:rsidRPr="004646FF">
        <w:rPr>
          <w:highlight w:val="yellow"/>
        </w:rPr>
        <w:t>medi</w:t>
      </w:r>
      <w:r w:rsidR="00331E41" w:rsidRPr="004646FF">
        <w:rPr>
          <w:highlight w:val="yellow"/>
        </w:rPr>
        <w:t>a</w:t>
      </w:r>
      <w:r w:rsidR="00841050" w:rsidRPr="004646FF">
        <w:rPr>
          <w:highlight w:val="yellow"/>
        </w:rPr>
        <w:t xml:space="preserve"> with</w:t>
      </w:r>
      <w:r w:rsidR="6DA3E492" w:rsidRPr="004646FF">
        <w:rPr>
          <w:highlight w:val="yellow"/>
        </w:rPr>
        <w:t xml:space="preserve"> new media containing 5% </w:t>
      </w:r>
      <w:r w:rsidR="00716DB4" w:rsidRPr="004646FF">
        <w:rPr>
          <w:highlight w:val="yellow"/>
        </w:rPr>
        <w:t>heat-inactivated</w:t>
      </w:r>
      <w:r w:rsidR="00331E41" w:rsidRPr="004646FF">
        <w:rPr>
          <w:color w:val="auto"/>
          <w:highlight w:val="yellow"/>
        </w:rPr>
        <w:t xml:space="preserve"> </w:t>
      </w:r>
      <w:r w:rsidR="00EB37B0" w:rsidRPr="004646FF">
        <w:rPr>
          <w:color w:val="auto"/>
          <w:highlight w:val="yellow"/>
        </w:rPr>
        <w:t>FBS</w:t>
      </w:r>
      <w:r w:rsidR="6DA3E492" w:rsidRPr="004646FF">
        <w:rPr>
          <w:color w:val="auto"/>
          <w:highlight w:val="yellow"/>
        </w:rPr>
        <w:t xml:space="preserve">, </w:t>
      </w:r>
      <w:r w:rsidR="6DA3E492" w:rsidRPr="004646FF">
        <w:rPr>
          <w:highlight w:val="yellow"/>
        </w:rPr>
        <w:t>1%</w:t>
      </w:r>
      <w:r w:rsidR="002E7D7E" w:rsidRPr="004646FF">
        <w:rPr>
          <w:highlight w:val="yellow"/>
        </w:rPr>
        <w:t xml:space="preserve"> </w:t>
      </w:r>
      <w:r w:rsidR="00916079">
        <w:rPr>
          <w:highlight w:val="yellow"/>
        </w:rPr>
        <w:t>p</w:t>
      </w:r>
      <w:r w:rsidR="6DA3E492" w:rsidRPr="004646FF">
        <w:rPr>
          <w:highlight w:val="yellow"/>
        </w:rPr>
        <w:t>en/</w:t>
      </w:r>
      <w:r w:rsidR="00916079">
        <w:rPr>
          <w:highlight w:val="yellow"/>
        </w:rPr>
        <w:t>s</w:t>
      </w:r>
      <w:r w:rsidR="6DA3E492" w:rsidRPr="004646FF">
        <w:rPr>
          <w:highlight w:val="yellow"/>
        </w:rPr>
        <w:t>trep, 100</w:t>
      </w:r>
      <w:r w:rsidR="00331E41" w:rsidRPr="004646FF">
        <w:rPr>
          <w:highlight w:val="yellow"/>
        </w:rPr>
        <w:t xml:space="preserve"> </w:t>
      </w:r>
      <w:r w:rsidR="6DA3E492" w:rsidRPr="004646FF">
        <w:rPr>
          <w:highlight w:val="yellow"/>
        </w:rPr>
        <w:t xml:space="preserve">ng/mL </w:t>
      </w:r>
      <w:r w:rsidR="00D65BC7" w:rsidRPr="004646FF">
        <w:rPr>
          <w:i/>
          <w:highlight w:val="yellow"/>
        </w:rPr>
        <w:t>E. coli</w:t>
      </w:r>
      <w:r w:rsidR="00D65BC7" w:rsidRPr="004646FF">
        <w:rPr>
          <w:highlight w:val="yellow"/>
        </w:rPr>
        <w:t xml:space="preserve">-derived </w:t>
      </w:r>
      <w:r w:rsidR="00331E41" w:rsidRPr="004646FF">
        <w:rPr>
          <w:highlight w:val="yellow"/>
        </w:rPr>
        <w:t>lipopolysaccharide (LPS)</w:t>
      </w:r>
      <w:r w:rsidR="6DA3E492" w:rsidRPr="004646FF">
        <w:rPr>
          <w:highlight w:val="yellow"/>
        </w:rPr>
        <w:t>, and 20</w:t>
      </w:r>
      <w:r w:rsidR="00331E41" w:rsidRPr="004646FF">
        <w:rPr>
          <w:highlight w:val="yellow"/>
        </w:rPr>
        <w:t xml:space="preserve"> </w:t>
      </w:r>
      <w:r w:rsidR="6DA3E492" w:rsidRPr="004646FF">
        <w:rPr>
          <w:highlight w:val="yellow"/>
        </w:rPr>
        <w:t xml:space="preserve">ng/mL </w:t>
      </w:r>
      <w:r w:rsidR="00916079">
        <w:rPr>
          <w:highlight w:val="yellow"/>
        </w:rPr>
        <w:t>i</w:t>
      </w:r>
      <w:r w:rsidR="00331E41" w:rsidRPr="004646FF">
        <w:rPr>
          <w:highlight w:val="yellow"/>
        </w:rPr>
        <w:t xml:space="preserve">nterferon </w:t>
      </w:r>
      <w:r w:rsidR="00916079">
        <w:rPr>
          <w:highlight w:val="yellow"/>
        </w:rPr>
        <w:t>g</w:t>
      </w:r>
      <w:r w:rsidR="00331E41" w:rsidRPr="004646FF">
        <w:rPr>
          <w:highlight w:val="yellow"/>
        </w:rPr>
        <w:t>amma (</w:t>
      </w:r>
      <w:r w:rsidR="6DA3E492" w:rsidRPr="004646FF">
        <w:rPr>
          <w:highlight w:val="yellow"/>
        </w:rPr>
        <w:t>IF</w:t>
      </w:r>
      <w:r w:rsidR="00331E41" w:rsidRPr="004646FF">
        <w:rPr>
          <w:highlight w:val="yellow"/>
        </w:rPr>
        <w:t>N</w:t>
      </w:r>
      <w:r w:rsidR="00841050" w:rsidRPr="004646FF">
        <w:rPr>
          <w:highlight w:val="yellow"/>
        </w:rPr>
        <w:t>-</w:t>
      </w:r>
      <w:r w:rsidR="6DA3E492" w:rsidRPr="004646FF">
        <w:rPr>
          <w:highlight w:val="yellow"/>
        </w:rPr>
        <w:t>γ</w:t>
      </w:r>
      <w:r w:rsidR="00331E41" w:rsidRPr="004646FF">
        <w:rPr>
          <w:highlight w:val="yellow"/>
        </w:rPr>
        <w:t>)</w:t>
      </w:r>
      <w:r w:rsidR="6DA3E492" w:rsidRPr="004646FF">
        <w:rPr>
          <w:highlight w:val="yellow"/>
        </w:rPr>
        <w:t>.</w:t>
      </w:r>
      <w:r w:rsidR="00841050" w:rsidRPr="004646FF">
        <w:rPr>
          <w:highlight w:val="yellow"/>
        </w:rPr>
        <w:t xml:space="preserve"> </w:t>
      </w:r>
    </w:p>
    <w:p w14:paraId="0E59C212" w14:textId="77777777" w:rsidR="00822142" w:rsidRDefault="00822142" w:rsidP="00501660">
      <w:pPr>
        <w:pStyle w:val="ListParagraph"/>
        <w:widowControl/>
        <w:autoSpaceDE/>
        <w:autoSpaceDN/>
        <w:adjustRightInd/>
        <w:ind w:left="0"/>
        <w:jc w:val="left"/>
        <w:rPr>
          <w:highlight w:val="yellow"/>
        </w:rPr>
      </w:pPr>
    </w:p>
    <w:p w14:paraId="2C3BBE9F" w14:textId="78B35E46" w:rsidR="005E3297" w:rsidRPr="004646FF" w:rsidRDefault="00841050" w:rsidP="00501660">
      <w:pPr>
        <w:pStyle w:val="ListParagraph"/>
        <w:widowControl/>
        <w:numPr>
          <w:ilvl w:val="1"/>
          <w:numId w:val="23"/>
        </w:numPr>
        <w:autoSpaceDE/>
        <w:autoSpaceDN/>
        <w:adjustRightInd/>
        <w:jc w:val="left"/>
        <w:rPr>
          <w:highlight w:val="yellow"/>
        </w:rPr>
      </w:pPr>
      <w:r w:rsidRPr="004646FF">
        <w:rPr>
          <w:highlight w:val="yellow"/>
        </w:rPr>
        <w:t xml:space="preserve">To </w:t>
      </w:r>
      <w:r w:rsidR="008138E6" w:rsidRPr="004646FF">
        <w:rPr>
          <w:highlight w:val="yellow"/>
        </w:rPr>
        <w:t>advance</w:t>
      </w:r>
      <w:r w:rsidR="00331E41" w:rsidRPr="004646FF">
        <w:rPr>
          <w:highlight w:val="yellow"/>
        </w:rPr>
        <w:t xml:space="preserve"> </w:t>
      </w:r>
      <w:r w:rsidR="00A95E68" w:rsidRPr="004646FF">
        <w:rPr>
          <w:highlight w:val="yellow"/>
        </w:rPr>
        <w:t>polarization</w:t>
      </w:r>
      <w:r w:rsidR="00331E41" w:rsidRPr="004646FF">
        <w:rPr>
          <w:highlight w:val="yellow"/>
        </w:rPr>
        <w:t xml:space="preserve"> of primed cells to the </w:t>
      </w:r>
      <w:r w:rsidRPr="004646FF">
        <w:rPr>
          <w:highlight w:val="yellow"/>
        </w:rPr>
        <w:t>M2-</w:t>
      </w:r>
      <w:r w:rsidR="00331E41" w:rsidRPr="004646FF">
        <w:rPr>
          <w:highlight w:val="yellow"/>
        </w:rPr>
        <w:t xml:space="preserve">macrophage phenotype, </w:t>
      </w:r>
      <w:r w:rsidR="00F26322" w:rsidRPr="004646FF">
        <w:rPr>
          <w:highlight w:val="yellow"/>
        </w:rPr>
        <w:t xml:space="preserve">activate cells on day 6 of incubation by </w:t>
      </w:r>
      <w:r w:rsidRPr="004646FF">
        <w:rPr>
          <w:highlight w:val="yellow"/>
        </w:rPr>
        <w:t>repla</w:t>
      </w:r>
      <w:r w:rsidR="00F26322" w:rsidRPr="004646FF">
        <w:rPr>
          <w:highlight w:val="yellow"/>
        </w:rPr>
        <w:t>cing</w:t>
      </w:r>
      <w:r w:rsidRPr="004646FF">
        <w:rPr>
          <w:highlight w:val="yellow"/>
        </w:rPr>
        <w:t xml:space="preserve"> </w:t>
      </w:r>
      <w:r w:rsidR="00331E41" w:rsidRPr="004646FF">
        <w:rPr>
          <w:highlight w:val="yellow"/>
        </w:rPr>
        <w:t xml:space="preserve">cell </w:t>
      </w:r>
      <w:r w:rsidRPr="004646FF">
        <w:rPr>
          <w:highlight w:val="yellow"/>
        </w:rPr>
        <w:t>medi</w:t>
      </w:r>
      <w:r w:rsidR="00331E41" w:rsidRPr="004646FF">
        <w:rPr>
          <w:highlight w:val="yellow"/>
        </w:rPr>
        <w:t>a</w:t>
      </w:r>
      <w:r w:rsidRPr="004646FF">
        <w:rPr>
          <w:highlight w:val="yellow"/>
        </w:rPr>
        <w:t xml:space="preserve"> with new medi</w:t>
      </w:r>
      <w:r w:rsidR="00331E41" w:rsidRPr="004646FF">
        <w:rPr>
          <w:highlight w:val="yellow"/>
        </w:rPr>
        <w:t>a</w:t>
      </w:r>
      <w:r w:rsidRPr="004646FF">
        <w:rPr>
          <w:highlight w:val="yellow"/>
        </w:rPr>
        <w:t xml:space="preserve"> containing 5% </w:t>
      </w:r>
      <w:r w:rsidR="00331E41" w:rsidRPr="004646FF">
        <w:rPr>
          <w:highlight w:val="yellow"/>
        </w:rPr>
        <w:t xml:space="preserve">heat-inactivated </w:t>
      </w:r>
      <w:r w:rsidR="00DD5AD5" w:rsidRPr="004646FF">
        <w:rPr>
          <w:highlight w:val="yellow"/>
        </w:rPr>
        <w:t>FBS</w:t>
      </w:r>
      <w:r w:rsidRPr="004646FF">
        <w:rPr>
          <w:highlight w:val="yellow"/>
        </w:rPr>
        <w:t>, 1%</w:t>
      </w:r>
      <w:r w:rsidR="002E7D7E" w:rsidRPr="004646FF">
        <w:rPr>
          <w:highlight w:val="yellow"/>
        </w:rPr>
        <w:t xml:space="preserve"> </w:t>
      </w:r>
      <w:r w:rsidR="00916079">
        <w:rPr>
          <w:highlight w:val="yellow"/>
        </w:rPr>
        <w:t>p</w:t>
      </w:r>
      <w:r w:rsidRPr="004646FF">
        <w:rPr>
          <w:highlight w:val="yellow"/>
        </w:rPr>
        <w:t>en/</w:t>
      </w:r>
      <w:r w:rsidR="00916079">
        <w:rPr>
          <w:highlight w:val="yellow"/>
        </w:rPr>
        <w:t>s</w:t>
      </w:r>
      <w:r w:rsidRPr="004646FF">
        <w:rPr>
          <w:highlight w:val="yellow"/>
        </w:rPr>
        <w:t>trep, 10</w:t>
      </w:r>
      <w:r w:rsidR="00331E41" w:rsidRPr="004646FF">
        <w:rPr>
          <w:highlight w:val="yellow"/>
        </w:rPr>
        <w:t xml:space="preserve"> </w:t>
      </w:r>
      <w:r w:rsidRPr="004646FF">
        <w:rPr>
          <w:highlight w:val="yellow"/>
        </w:rPr>
        <w:t>ng/mL M-CSF, and 20</w:t>
      </w:r>
      <w:r w:rsidR="00331E41" w:rsidRPr="004646FF">
        <w:rPr>
          <w:highlight w:val="yellow"/>
        </w:rPr>
        <w:t xml:space="preserve"> </w:t>
      </w:r>
      <w:r w:rsidRPr="004646FF">
        <w:rPr>
          <w:highlight w:val="yellow"/>
        </w:rPr>
        <w:t xml:space="preserve">ng/mL </w:t>
      </w:r>
      <w:r w:rsidR="00916079">
        <w:rPr>
          <w:highlight w:val="yellow"/>
        </w:rPr>
        <w:t>i</w:t>
      </w:r>
      <w:r w:rsidR="00331E41" w:rsidRPr="004646FF">
        <w:rPr>
          <w:highlight w:val="yellow"/>
        </w:rPr>
        <w:t>nterleukin</w:t>
      </w:r>
      <w:r w:rsidR="009A79AD" w:rsidRPr="004646FF">
        <w:rPr>
          <w:highlight w:val="yellow"/>
        </w:rPr>
        <w:t xml:space="preserve"> </w:t>
      </w:r>
      <w:r w:rsidR="00331E41" w:rsidRPr="004646FF">
        <w:rPr>
          <w:highlight w:val="yellow"/>
        </w:rPr>
        <w:t>4 (</w:t>
      </w:r>
      <w:r w:rsidRPr="004646FF">
        <w:rPr>
          <w:highlight w:val="yellow"/>
        </w:rPr>
        <w:t>IL</w:t>
      </w:r>
      <w:r w:rsidR="009A79AD" w:rsidRPr="004646FF">
        <w:rPr>
          <w:highlight w:val="yellow"/>
        </w:rPr>
        <w:t>-</w:t>
      </w:r>
      <w:r w:rsidRPr="004646FF">
        <w:rPr>
          <w:highlight w:val="yellow"/>
        </w:rPr>
        <w:t>4</w:t>
      </w:r>
      <w:r w:rsidR="00331E41" w:rsidRPr="004646FF">
        <w:rPr>
          <w:highlight w:val="yellow"/>
        </w:rPr>
        <w:t>)</w:t>
      </w:r>
      <w:r w:rsidRPr="004646FF">
        <w:rPr>
          <w:highlight w:val="yellow"/>
        </w:rPr>
        <w:t>.</w:t>
      </w:r>
    </w:p>
    <w:p w14:paraId="7BCCD309" w14:textId="77777777" w:rsidR="00DC3FE3" w:rsidRPr="004646FF" w:rsidRDefault="00DC3FE3" w:rsidP="00501660">
      <w:pPr>
        <w:pStyle w:val="ListParagraph"/>
        <w:widowControl/>
        <w:autoSpaceDE/>
        <w:autoSpaceDN/>
        <w:adjustRightInd/>
        <w:ind w:left="0"/>
        <w:jc w:val="left"/>
        <w:rPr>
          <w:highlight w:val="yellow"/>
        </w:rPr>
      </w:pPr>
    </w:p>
    <w:p w14:paraId="0B0C9183" w14:textId="4F712C52" w:rsidR="005E3297" w:rsidRPr="00822142" w:rsidRDefault="00841050" w:rsidP="00501660">
      <w:pPr>
        <w:pStyle w:val="ListParagraph"/>
        <w:widowControl/>
        <w:numPr>
          <w:ilvl w:val="1"/>
          <w:numId w:val="23"/>
        </w:numPr>
        <w:autoSpaceDE/>
        <w:autoSpaceDN/>
        <w:adjustRightInd/>
        <w:jc w:val="left"/>
        <w:rPr>
          <w:color w:val="FF0000"/>
          <w:highlight w:val="yellow"/>
        </w:rPr>
      </w:pPr>
      <w:r w:rsidRPr="004646FF">
        <w:rPr>
          <w:highlight w:val="yellow"/>
        </w:rPr>
        <w:t>After 24 h</w:t>
      </w:r>
      <w:r w:rsidR="00F26322" w:rsidRPr="004646FF">
        <w:rPr>
          <w:highlight w:val="yellow"/>
        </w:rPr>
        <w:t>,</w:t>
      </w:r>
      <w:r w:rsidRPr="004646FF">
        <w:rPr>
          <w:highlight w:val="yellow"/>
        </w:rPr>
        <w:t xml:space="preserve"> </w:t>
      </w:r>
      <w:r w:rsidR="00822142">
        <w:rPr>
          <w:highlight w:val="yellow"/>
        </w:rPr>
        <w:t xml:space="preserve">harvest </w:t>
      </w:r>
      <w:r w:rsidR="00916079">
        <w:rPr>
          <w:highlight w:val="yellow"/>
        </w:rPr>
        <w:t xml:space="preserve">the </w:t>
      </w:r>
      <w:r w:rsidRPr="004646FF">
        <w:rPr>
          <w:highlight w:val="yellow"/>
        </w:rPr>
        <w:t>cells for RNA, protein</w:t>
      </w:r>
      <w:r w:rsidR="00F26322" w:rsidRPr="004646FF">
        <w:rPr>
          <w:highlight w:val="yellow"/>
        </w:rPr>
        <w:t>,</w:t>
      </w:r>
      <w:r w:rsidRPr="004646FF">
        <w:rPr>
          <w:highlight w:val="yellow"/>
        </w:rPr>
        <w:t xml:space="preserve"> or flow cytometry analyses. </w:t>
      </w:r>
    </w:p>
    <w:p w14:paraId="1E632873" w14:textId="77777777" w:rsidR="00822142" w:rsidRPr="004646FF" w:rsidRDefault="00822142" w:rsidP="00501660">
      <w:pPr>
        <w:pStyle w:val="ListParagraph"/>
        <w:widowControl/>
        <w:autoSpaceDE/>
        <w:autoSpaceDN/>
        <w:adjustRightInd/>
        <w:ind w:left="0"/>
        <w:jc w:val="left"/>
        <w:rPr>
          <w:color w:val="FF0000"/>
          <w:highlight w:val="yellow"/>
        </w:rPr>
      </w:pPr>
    </w:p>
    <w:p w14:paraId="2CC6F326" w14:textId="4381A37F" w:rsidR="00822142" w:rsidRDefault="00822142" w:rsidP="00501660">
      <w:pPr>
        <w:pStyle w:val="ListParagraph"/>
        <w:widowControl/>
        <w:autoSpaceDE/>
        <w:autoSpaceDN/>
        <w:adjustRightInd/>
        <w:ind w:left="0"/>
        <w:jc w:val="left"/>
        <w:rPr>
          <w:highlight w:val="yellow"/>
        </w:rPr>
      </w:pPr>
      <w:r>
        <w:rPr>
          <w:highlight w:val="yellow"/>
        </w:rPr>
        <w:t xml:space="preserve">4.4.1. </w:t>
      </w:r>
      <w:r w:rsidR="00C600D8" w:rsidRPr="004646FF">
        <w:rPr>
          <w:highlight w:val="yellow"/>
        </w:rPr>
        <w:t xml:space="preserve">When </w:t>
      </w:r>
      <w:r w:rsidR="001D6D89" w:rsidRPr="004646FF">
        <w:rPr>
          <w:highlight w:val="yellow"/>
        </w:rPr>
        <w:t xml:space="preserve">cells are </w:t>
      </w:r>
      <w:r w:rsidR="00841050" w:rsidRPr="004646FF">
        <w:rPr>
          <w:highlight w:val="yellow"/>
        </w:rPr>
        <w:t xml:space="preserve">ready </w:t>
      </w:r>
      <w:r w:rsidR="00C600D8" w:rsidRPr="004646FF">
        <w:rPr>
          <w:highlight w:val="yellow"/>
        </w:rPr>
        <w:t>for</w:t>
      </w:r>
      <w:r w:rsidR="00841050" w:rsidRPr="004646FF">
        <w:rPr>
          <w:highlight w:val="yellow"/>
        </w:rPr>
        <w:t xml:space="preserve"> collect</w:t>
      </w:r>
      <w:r w:rsidR="00C600D8" w:rsidRPr="004646FF">
        <w:rPr>
          <w:highlight w:val="yellow"/>
        </w:rPr>
        <w:t>ion,</w:t>
      </w:r>
      <w:r w:rsidR="00841050" w:rsidRPr="004646FF">
        <w:rPr>
          <w:highlight w:val="yellow"/>
        </w:rPr>
        <w:t xml:space="preserve"> </w:t>
      </w:r>
      <w:r w:rsidR="00C600D8" w:rsidRPr="004646FF">
        <w:rPr>
          <w:highlight w:val="yellow"/>
        </w:rPr>
        <w:t>wash cells</w:t>
      </w:r>
      <w:r w:rsidR="00841050" w:rsidRPr="004646FF">
        <w:rPr>
          <w:highlight w:val="yellow"/>
        </w:rPr>
        <w:t xml:space="preserve"> </w:t>
      </w:r>
      <w:r w:rsidR="00C600D8" w:rsidRPr="004646FF">
        <w:rPr>
          <w:highlight w:val="yellow"/>
        </w:rPr>
        <w:t xml:space="preserve">in the dish </w:t>
      </w:r>
      <w:r w:rsidR="00916079">
        <w:rPr>
          <w:highlight w:val="yellow"/>
        </w:rPr>
        <w:t>2x</w:t>
      </w:r>
      <w:r w:rsidR="00841050" w:rsidRPr="004646FF">
        <w:rPr>
          <w:highlight w:val="yellow"/>
        </w:rPr>
        <w:t xml:space="preserve"> with PBS (at RT for RNA extraction </w:t>
      </w:r>
      <w:r w:rsidR="00C600D8" w:rsidRPr="004646FF">
        <w:rPr>
          <w:highlight w:val="yellow"/>
        </w:rPr>
        <w:t xml:space="preserve">or chilled on ice </w:t>
      </w:r>
      <w:r w:rsidR="00841050" w:rsidRPr="004646FF">
        <w:rPr>
          <w:highlight w:val="yellow"/>
        </w:rPr>
        <w:t xml:space="preserve">for protein extraction). </w:t>
      </w:r>
      <w:r w:rsidR="00916079">
        <w:rPr>
          <w:highlight w:val="yellow"/>
        </w:rPr>
        <w:t>Because</w:t>
      </w:r>
      <w:r w:rsidR="00C600D8" w:rsidRPr="004646FF">
        <w:rPr>
          <w:highlight w:val="yellow"/>
        </w:rPr>
        <w:t xml:space="preserve"> the differentiated macrophages </w:t>
      </w:r>
      <w:r w:rsidR="00D10C13" w:rsidRPr="004646FF">
        <w:rPr>
          <w:highlight w:val="yellow"/>
        </w:rPr>
        <w:t xml:space="preserve">are </w:t>
      </w:r>
      <w:r w:rsidR="00C600D8" w:rsidRPr="004646FF">
        <w:rPr>
          <w:highlight w:val="yellow"/>
        </w:rPr>
        <w:t xml:space="preserve">now </w:t>
      </w:r>
      <w:r w:rsidR="00D10C13" w:rsidRPr="004646FF">
        <w:rPr>
          <w:highlight w:val="yellow"/>
        </w:rPr>
        <w:t>firmly attached to the plates</w:t>
      </w:r>
      <w:r>
        <w:rPr>
          <w:highlight w:val="yellow"/>
        </w:rPr>
        <w:t>,</w:t>
      </w:r>
      <w:r w:rsidR="001D6D89" w:rsidRPr="004646FF">
        <w:rPr>
          <w:highlight w:val="yellow"/>
        </w:rPr>
        <w:t xml:space="preserve"> lyse</w:t>
      </w:r>
      <w:r w:rsidR="007C40CA" w:rsidRPr="004646FF">
        <w:rPr>
          <w:highlight w:val="yellow"/>
        </w:rPr>
        <w:t xml:space="preserve"> </w:t>
      </w:r>
      <w:r w:rsidR="00916079">
        <w:rPr>
          <w:highlight w:val="yellow"/>
        </w:rPr>
        <w:t xml:space="preserve">the </w:t>
      </w:r>
      <w:r w:rsidR="007C40CA" w:rsidRPr="004646FF">
        <w:rPr>
          <w:highlight w:val="yellow"/>
        </w:rPr>
        <w:t>cells</w:t>
      </w:r>
      <w:r w:rsidR="001D6D89" w:rsidRPr="004646FF">
        <w:rPr>
          <w:highlight w:val="yellow"/>
        </w:rPr>
        <w:t xml:space="preserve"> in plates directly to obtain material for RNA and protein analyses</w:t>
      </w:r>
      <w:r w:rsidR="00D10C13" w:rsidRPr="004646FF">
        <w:rPr>
          <w:highlight w:val="yellow"/>
        </w:rPr>
        <w:t xml:space="preserve">. </w:t>
      </w:r>
    </w:p>
    <w:p w14:paraId="208AF044" w14:textId="77777777" w:rsidR="00822142" w:rsidRDefault="00822142" w:rsidP="00501660">
      <w:pPr>
        <w:pStyle w:val="ListParagraph"/>
        <w:widowControl/>
        <w:autoSpaceDE/>
        <w:autoSpaceDN/>
        <w:adjustRightInd/>
        <w:ind w:left="0"/>
        <w:jc w:val="left"/>
        <w:rPr>
          <w:highlight w:val="yellow"/>
        </w:rPr>
      </w:pPr>
    </w:p>
    <w:p w14:paraId="79F7B383" w14:textId="7AC679CB" w:rsidR="007065DC" w:rsidRPr="004646FF" w:rsidRDefault="00822142" w:rsidP="00501660">
      <w:pPr>
        <w:pStyle w:val="ListParagraph"/>
        <w:widowControl/>
        <w:autoSpaceDE/>
        <w:autoSpaceDN/>
        <w:adjustRightInd/>
        <w:ind w:left="0"/>
        <w:jc w:val="left"/>
      </w:pPr>
      <w:r>
        <w:rPr>
          <w:highlight w:val="yellow"/>
        </w:rPr>
        <w:t xml:space="preserve">4.4.2. </w:t>
      </w:r>
      <w:r w:rsidR="00841050" w:rsidRPr="004646FF">
        <w:rPr>
          <w:highlight w:val="yellow"/>
        </w:rPr>
        <w:t xml:space="preserve">For </w:t>
      </w:r>
      <w:r w:rsidR="001D6D89" w:rsidRPr="004646FF">
        <w:rPr>
          <w:highlight w:val="yellow"/>
        </w:rPr>
        <w:t xml:space="preserve">collection of material for </w:t>
      </w:r>
      <w:r w:rsidR="00841050" w:rsidRPr="004646FF">
        <w:rPr>
          <w:highlight w:val="yellow"/>
        </w:rPr>
        <w:t>flow cytometry,</w:t>
      </w:r>
      <w:r w:rsidR="001D6D89" w:rsidRPr="004646FF">
        <w:rPr>
          <w:highlight w:val="yellow"/>
        </w:rPr>
        <w:t xml:space="preserve"> </w:t>
      </w:r>
      <w:r w:rsidR="007C40CA" w:rsidRPr="004646FF">
        <w:rPr>
          <w:highlight w:val="yellow"/>
        </w:rPr>
        <w:t xml:space="preserve">add </w:t>
      </w:r>
      <w:r w:rsidR="001D6D89" w:rsidRPr="004646FF">
        <w:rPr>
          <w:highlight w:val="yellow"/>
        </w:rPr>
        <w:t xml:space="preserve">PBS containing </w:t>
      </w:r>
      <w:r w:rsidR="00DF6CF4" w:rsidRPr="004646FF">
        <w:rPr>
          <w:highlight w:val="yellow"/>
        </w:rPr>
        <w:t>2</w:t>
      </w:r>
      <w:r w:rsidR="001D6D89" w:rsidRPr="004646FF">
        <w:rPr>
          <w:highlight w:val="yellow"/>
        </w:rPr>
        <w:t xml:space="preserve"> mM EDTA to the dish</w:t>
      </w:r>
      <w:r w:rsidR="007222DD" w:rsidRPr="004646FF">
        <w:rPr>
          <w:highlight w:val="yellow"/>
        </w:rPr>
        <w:t>, incubate</w:t>
      </w:r>
      <w:r w:rsidR="00916079">
        <w:rPr>
          <w:highlight w:val="yellow"/>
        </w:rPr>
        <w:t xml:space="preserve"> the</w:t>
      </w:r>
      <w:r w:rsidR="007222DD" w:rsidRPr="004646FF">
        <w:rPr>
          <w:highlight w:val="yellow"/>
        </w:rPr>
        <w:t xml:space="preserve"> cells for 10 min at 37</w:t>
      </w:r>
      <w:r w:rsidR="001D6D89" w:rsidRPr="004646FF">
        <w:rPr>
          <w:highlight w:val="yellow"/>
        </w:rPr>
        <w:t xml:space="preserve"> </w:t>
      </w:r>
      <w:r w:rsidR="007222DD" w:rsidRPr="004646FF">
        <w:rPr>
          <w:highlight w:val="yellow"/>
        </w:rPr>
        <w:t xml:space="preserve">°C, </w:t>
      </w:r>
      <w:r w:rsidR="001D6D89" w:rsidRPr="004646FF">
        <w:rPr>
          <w:highlight w:val="yellow"/>
        </w:rPr>
        <w:t>gently scrape</w:t>
      </w:r>
      <w:r w:rsidR="007C40CA" w:rsidRPr="004646FF">
        <w:rPr>
          <w:highlight w:val="yellow"/>
        </w:rPr>
        <w:t xml:space="preserve"> </w:t>
      </w:r>
      <w:r w:rsidR="00916079">
        <w:rPr>
          <w:highlight w:val="yellow"/>
        </w:rPr>
        <w:t xml:space="preserve">the </w:t>
      </w:r>
      <w:r w:rsidR="007C40CA" w:rsidRPr="004646FF">
        <w:rPr>
          <w:highlight w:val="yellow"/>
        </w:rPr>
        <w:t>cells</w:t>
      </w:r>
      <w:r w:rsidR="001D6D89" w:rsidRPr="004646FF">
        <w:rPr>
          <w:highlight w:val="yellow"/>
        </w:rPr>
        <w:t xml:space="preserve"> </w:t>
      </w:r>
      <w:r w:rsidR="007C40CA" w:rsidRPr="004646FF">
        <w:rPr>
          <w:highlight w:val="yellow"/>
        </w:rPr>
        <w:t>from the dish</w:t>
      </w:r>
      <w:r w:rsidR="007222DD" w:rsidRPr="004646FF">
        <w:rPr>
          <w:highlight w:val="yellow"/>
        </w:rPr>
        <w:t>,</w:t>
      </w:r>
      <w:r w:rsidR="007C40CA" w:rsidRPr="004646FF">
        <w:rPr>
          <w:highlight w:val="yellow"/>
        </w:rPr>
        <w:t xml:space="preserve"> and collect </w:t>
      </w:r>
      <w:r w:rsidR="00916079">
        <w:rPr>
          <w:highlight w:val="yellow"/>
        </w:rPr>
        <w:t xml:space="preserve">the </w:t>
      </w:r>
      <w:r w:rsidR="007C40CA" w:rsidRPr="004646FF">
        <w:rPr>
          <w:highlight w:val="yellow"/>
        </w:rPr>
        <w:t xml:space="preserve">contents in a 1.5 mL </w:t>
      </w:r>
      <w:r w:rsidR="009A7790" w:rsidRPr="004646FF">
        <w:rPr>
          <w:highlight w:val="yellow"/>
        </w:rPr>
        <w:t xml:space="preserve">microcentrifuge </w:t>
      </w:r>
      <w:r w:rsidR="007C40CA" w:rsidRPr="004646FF">
        <w:rPr>
          <w:highlight w:val="yellow"/>
        </w:rPr>
        <w:t xml:space="preserve">tube </w:t>
      </w:r>
      <w:r w:rsidR="001D6D89" w:rsidRPr="004646FF">
        <w:rPr>
          <w:highlight w:val="yellow"/>
        </w:rPr>
        <w:t>before proceeding with standard protocols.</w:t>
      </w:r>
    </w:p>
    <w:bookmarkEnd w:id="0"/>
    <w:p w14:paraId="7C370775" w14:textId="41CD51AB" w:rsidR="005E3297" w:rsidRPr="004646FF" w:rsidRDefault="005E3297" w:rsidP="00501660">
      <w:pPr>
        <w:pStyle w:val="ListParagraph"/>
        <w:widowControl/>
        <w:autoSpaceDE/>
        <w:autoSpaceDN/>
        <w:adjustRightInd/>
        <w:ind w:left="0"/>
        <w:jc w:val="left"/>
      </w:pPr>
    </w:p>
    <w:p w14:paraId="7BF66162" w14:textId="3C88EEC2" w:rsidR="00DD5AD5" w:rsidRDefault="00DD5AD5" w:rsidP="00501660">
      <w:pPr>
        <w:pStyle w:val="ListParagraph"/>
        <w:widowControl/>
        <w:numPr>
          <w:ilvl w:val="0"/>
          <w:numId w:val="23"/>
        </w:numPr>
        <w:autoSpaceDE/>
        <w:autoSpaceDN/>
        <w:adjustRightInd/>
        <w:jc w:val="left"/>
        <w:rPr>
          <w:b/>
        </w:rPr>
      </w:pPr>
      <w:r w:rsidRPr="004646FF">
        <w:rPr>
          <w:b/>
        </w:rPr>
        <w:t>Flow cytometry</w:t>
      </w:r>
    </w:p>
    <w:p w14:paraId="6C3C5A12" w14:textId="77777777" w:rsidR="00822142" w:rsidRPr="004646FF" w:rsidRDefault="00822142" w:rsidP="00501660">
      <w:pPr>
        <w:pStyle w:val="ListParagraph"/>
        <w:widowControl/>
        <w:autoSpaceDE/>
        <w:autoSpaceDN/>
        <w:adjustRightInd/>
        <w:ind w:left="0"/>
        <w:jc w:val="left"/>
        <w:rPr>
          <w:b/>
        </w:rPr>
      </w:pPr>
    </w:p>
    <w:p w14:paraId="203688D3" w14:textId="2749B2FE" w:rsidR="00DC3FE3" w:rsidRDefault="00BC0936" w:rsidP="00501660">
      <w:pPr>
        <w:pStyle w:val="NormalWeb"/>
        <w:numPr>
          <w:ilvl w:val="1"/>
          <w:numId w:val="23"/>
        </w:numPr>
        <w:spacing w:before="0" w:beforeAutospacing="0" w:after="0" w:afterAutospacing="0"/>
        <w:jc w:val="left"/>
      </w:pPr>
      <w:r w:rsidRPr="004646FF">
        <w:t>Rinse cells in PBS to remove the culturing medium. S</w:t>
      </w:r>
      <w:r w:rsidR="00DE3730" w:rsidRPr="004646FF">
        <w:t>pin down 100,000 cells</w:t>
      </w:r>
      <w:r w:rsidR="00DD437C">
        <w:t xml:space="preserve"> (per </w:t>
      </w:r>
      <w:r w:rsidRPr="004646FF">
        <w:t>each flow cytometry condition</w:t>
      </w:r>
      <w:r w:rsidR="00DD437C">
        <w:t>)</w:t>
      </w:r>
      <w:r w:rsidR="00DE3730" w:rsidRPr="004646FF">
        <w:t xml:space="preserve"> </w:t>
      </w:r>
      <w:r w:rsidRPr="004646FF">
        <w:t>and</w:t>
      </w:r>
      <w:r w:rsidR="00DE3730" w:rsidRPr="004646FF">
        <w:t xml:space="preserve"> resuspend </w:t>
      </w:r>
      <w:r w:rsidRPr="004646FF">
        <w:t xml:space="preserve">the pellet </w:t>
      </w:r>
      <w:r w:rsidR="00DE3730" w:rsidRPr="004646FF">
        <w:t>in 100 </w:t>
      </w:r>
      <w:r w:rsidRPr="004646FF">
        <w:t>µ</w:t>
      </w:r>
      <w:r w:rsidR="00DE3730" w:rsidRPr="004646FF">
        <w:t xml:space="preserve">L </w:t>
      </w:r>
      <w:r w:rsidR="00DD437C">
        <w:t xml:space="preserve">of </w:t>
      </w:r>
      <w:r w:rsidR="00DE3730" w:rsidRPr="004646FF">
        <w:t>PBS</w:t>
      </w:r>
      <w:r w:rsidRPr="004646FF">
        <w:t xml:space="preserve"> containing 2 µL of </w:t>
      </w:r>
      <w:proofErr w:type="spellStart"/>
      <w:r w:rsidRPr="004646FF">
        <w:t>HuFcR</w:t>
      </w:r>
      <w:proofErr w:type="spellEnd"/>
      <w:r w:rsidRPr="004646FF">
        <w:t xml:space="preserve"> </w:t>
      </w:r>
      <w:r w:rsidR="00DD437C">
        <w:t>b</w:t>
      </w:r>
      <w:r w:rsidRPr="004646FF">
        <w:t xml:space="preserve">inding </w:t>
      </w:r>
      <w:r w:rsidR="00DD437C">
        <w:t>i</w:t>
      </w:r>
      <w:r w:rsidRPr="004646FF">
        <w:t>nhibitor</w:t>
      </w:r>
      <w:r w:rsidR="00DD437C">
        <w:t>. I</w:t>
      </w:r>
      <w:r w:rsidRPr="004646FF">
        <w:t>ncubate at RT for 15 min</w:t>
      </w:r>
      <w:r w:rsidR="00DC3FE3" w:rsidRPr="004646FF">
        <w:t>.</w:t>
      </w:r>
    </w:p>
    <w:p w14:paraId="7F6E2A22" w14:textId="77777777" w:rsidR="00822142" w:rsidRPr="004646FF" w:rsidRDefault="00822142" w:rsidP="00501660">
      <w:pPr>
        <w:pStyle w:val="NormalWeb"/>
        <w:spacing w:before="0" w:beforeAutospacing="0" w:after="0" w:afterAutospacing="0"/>
        <w:jc w:val="left"/>
      </w:pPr>
    </w:p>
    <w:p w14:paraId="17D2088E" w14:textId="18197E5F" w:rsidR="00DC3FE3" w:rsidRDefault="00DD437C" w:rsidP="00501660">
      <w:pPr>
        <w:pStyle w:val="NormalWeb"/>
        <w:numPr>
          <w:ilvl w:val="1"/>
          <w:numId w:val="23"/>
        </w:numPr>
        <w:spacing w:before="0" w:beforeAutospacing="0" w:after="0" w:afterAutospacing="0"/>
        <w:jc w:val="left"/>
      </w:pPr>
      <w:r>
        <w:t>A</w:t>
      </w:r>
      <w:r w:rsidR="00BC0936" w:rsidRPr="004646FF">
        <w:t>dd 50 µL of staining buffer and the desired antibodies</w:t>
      </w:r>
      <w:r w:rsidR="00561984" w:rsidRPr="004646FF">
        <w:t xml:space="preserve"> (</w:t>
      </w:r>
      <w:r>
        <w:t>here,</w:t>
      </w:r>
      <w:r w:rsidR="00561984" w:rsidRPr="004646FF">
        <w:t xml:space="preserve"> CD80, CD83, CD163, and CD</w:t>
      </w:r>
      <w:r w:rsidR="00BC0936" w:rsidRPr="004646FF">
        <w:t>209</w:t>
      </w:r>
      <w:r>
        <w:t xml:space="preserve"> were used</w:t>
      </w:r>
      <w:r w:rsidR="00BC0936" w:rsidRPr="004646FF">
        <w:t xml:space="preserve">) </w:t>
      </w:r>
      <w:r>
        <w:t>in</w:t>
      </w:r>
      <w:r w:rsidR="00BC0936" w:rsidRPr="004646FF">
        <w:t xml:space="preserve"> the </w:t>
      </w:r>
      <w:r w:rsidR="007222DD" w:rsidRPr="004646FF">
        <w:t>recommended amounts.</w:t>
      </w:r>
    </w:p>
    <w:p w14:paraId="75AF4347" w14:textId="77777777" w:rsidR="00822142" w:rsidRPr="004646FF" w:rsidRDefault="00822142" w:rsidP="00501660">
      <w:pPr>
        <w:pStyle w:val="NormalWeb"/>
        <w:spacing w:before="0" w:beforeAutospacing="0" w:after="0" w:afterAutospacing="0"/>
        <w:jc w:val="left"/>
      </w:pPr>
    </w:p>
    <w:p w14:paraId="746F0FA2" w14:textId="6A1BF88C" w:rsidR="00DC3FE3" w:rsidRDefault="00BC0936" w:rsidP="00501660">
      <w:pPr>
        <w:pStyle w:val="NormalWeb"/>
        <w:numPr>
          <w:ilvl w:val="1"/>
          <w:numId w:val="23"/>
        </w:numPr>
        <w:spacing w:before="0" w:beforeAutospacing="0" w:after="0" w:afterAutospacing="0"/>
        <w:jc w:val="left"/>
      </w:pPr>
      <w:r w:rsidRPr="004646FF">
        <w:t>M</w:t>
      </w:r>
      <w:r w:rsidR="00DE3730" w:rsidRPr="004646FF">
        <w:t>ix gently and incubate at 4</w:t>
      </w:r>
      <w:r w:rsidRPr="004646FF">
        <w:t xml:space="preserve"> °C </w:t>
      </w:r>
      <w:r w:rsidR="00DE3730" w:rsidRPr="004646FF">
        <w:t>in the dark for 30 min</w:t>
      </w:r>
      <w:r w:rsidR="00DC3FE3" w:rsidRPr="004646FF">
        <w:t>.</w:t>
      </w:r>
    </w:p>
    <w:p w14:paraId="4E1B0DD1" w14:textId="77777777" w:rsidR="00822142" w:rsidRPr="004646FF" w:rsidRDefault="00822142" w:rsidP="00501660">
      <w:pPr>
        <w:pStyle w:val="NormalWeb"/>
        <w:spacing w:before="0" w:beforeAutospacing="0" w:after="0" w:afterAutospacing="0"/>
        <w:jc w:val="left"/>
      </w:pPr>
    </w:p>
    <w:p w14:paraId="2F3D515C" w14:textId="2511CC2B" w:rsidR="00DD5AD5" w:rsidRDefault="00DE3730" w:rsidP="00501660">
      <w:pPr>
        <w:pStyle w:val="NormalWeb"/>
        <w:numPr>
          <w:ilvl w:val="1"/>
          <w:numId w:val="23"/>
        </w:numPr>
        <w:spacing w:before="0" w:beforeAutospacing="0" w:after="0" w:afterAutospacing="0"/>
        <w:jc w:val="left"/>
      </w:pPr>
      <w:r w:rsidRPr="004646FF">
        <w:t xml:space="preserve">Wash </w:t>
      </w:r>
      <w:r w:rsidR="00DD437C">
        <w:t>2x</w:t>
      </w:r>
      <w:r w:rsidRPr="004646FF">
        <w:t xml:space="preserve"> with PBS</w:t>
      </w:r>
      <w:r w:rsidR="00BC0936" w:rsidRPr="004646FF">
        <w:t xml:space="preserve"> and r</w:t>
      </w:r>
      <w:r w:rsidRPr="004646FF">
        <w:t xml:space="preserve">esuspend </w:t>
      </w:r>
      <w:r w:rsidR="00BC0936" w:rsidRPr="004646FF">
        <w:t xml:space="preserve">the </w:t>
      </w:r>
      <w:r w:rsidRPr="004646FF">
        <w:t xml:space="preserve">stained cells in 150 </w:t>
      </w:r>
      <w:r w:rsidR="00BC0936" w:rsidRPr="004646FF">
        <w:t>µL</w:t>
      </w:r>
      <w:r w:rsidRPr="004646FF">
        <w:t xml:space="preserve"> of PBS</w:t>
      </w:r>
      <w:r w:rsidR="00BC0936" w:rsidRPr="004646FF">
        <w:t xml:space="preserve"> before running the sample on a cytofluorimeter</w:t>
      </w:r>
      <w:r w:rsidR="007222DD" w:rsidRPr="004646FF">
        <w:t>.</w:t>
      </w:r>
      <w:r w:rsidR="00BC0936" w:rsidRPr="004646FF">
        <w:t xml:space="preserve"> </w:t>
      </w:r>
    </w:p>
    <w:p w14:paraId="0A975019" w14:textId="77777777" w:rsidR="00822142" w:rsidRPr="004646FF" w:rsidRDefault="00822142" w:rsidP="00501660">
      <w:pPr>
        <w:pStyle w:val="NormalWeb"/>
        <w:spacing w:before="0" w:beforeAutospacing="0" w:after="0" w:afterAutospacing="0"/>
        <w:jc w:val="left"/>
      </w:pPr>
    </w:p>
    <w:p w14:paraId="66260E89" w14:textId="2BEDEED3" w:rsidR="006305D7" w:rsidRDefault="006305D7" w:rsidP="000A0E33">
      <w:pPr>
        <w:pStyle w:val="NormalWeb"/>
        <w:spacing w:before="0" w:beforeAutospacing="0" w:after="0" w:afterAutospacing="0"/>
        <w:jc w:val="left"/>
        <w:rPr>
          <w:b/>
          <w:bCs/>
        </w:rPr>
      </w:pPr>
      <w:r w:rsidRPr="004646FF">
        <w:rPr>
          <w:b/>
        </w:rPr>
        <w:lastRenderedPageBreak/>
        <w:t>REPRESENTATIVE RESULTS</w:t>
      </w:r>
      <w:r w:rsidR="00EF1462" w:rsidRPr="004646FF">
        <w:rPr>
          <w:b/>
        </w:rPr>
        <w:t xml:space="preserve">: </w:t>
      </w:r>
      <w:r w:rsidRPr="004646FF">
        <w:rPr>
          <w:b/>
          <w:bCs/>
        </w:rPr>
        <w:t xml:space="preserve"> </w:t>
      </w:r>
    </w:p>
    <w:p w14:paraId="61EFE187" w14:textId="77777777" w:rsidR="00DD437C" w:rsidRPr="004646FF" w:rsidRDefault="00DD437C" w:rsidP="00501660">
      <w:pPr>
        <w:pStyle w:val="NormalWeb"/>
        <w:spacing w:before="0" w:beforeAutospacing="0" w:after="0" w:afterAutospacing="0"/>
        <w:jc w:val="left"/>
        <w:rPr>
          <w:color w:val="808080"/>
        </w:rPr>
      </w:pPr>
    </w:p>
    <w:p w14:paraId="0EC46EC3" w14:textId="44F32BC0" w:rsidR="00243010" w:rsidRDefault="00237706" w:rsidP="000A0E33">
      <w:pPr>
        <w:jc w:val="left"/>
      </w:pPr>
      <w:r w:rsidRPr="004646FF">
        <w:rPr>
          <w:color w:val="auto"/>
        </w:rPr>
        <w:t>Using the procedure described, primary human monocytes from HIV</w:t>
      </w:r>
      <w:r w:rsidR="008B0148">
        <w:rPr>
          <w:color w:val="auto"/>
        </w:rPr>
        <w:t>-infected</w:t>
      </w:r>
      <w:r w:rsidRPr="004646FF">
        <w:rPr>
          <w:color w:val="auto"/>
        </w:rPr>
        <w:t xml:space="preserve"> individuals and healthy donors were isolated. </w:t>
      </w:r>
      <w:r w:rsidR="00FD6FD2" w:rsidRPr="004646FF">
        <w:rPr>
          <w:color w:val="auto"/>
        </w:rPr>
        <w:t>All data presented here were obtained from HIV</w:t>
      </w:r>
      <w:r w:rsidR="00B11383" w:rsidRPr="004646FF">
        <w:rPr>
          <w:color w:val="auto"/>
          <w:vertAlign w:val="superscript"/>
        </w:rPr>
        <w:t>+</w:t>
      </w:r>
      <w:r w:rsidR="00FD6FD2" w:rsidRPr="004646FF">
        <w:rPr>
          <w:color w:val="auto"/>
        </w:rPr>
        <w:t xml:space="preserve"> subjects </w:t>
      </w:r>
      <w:r w:rsidR="008B0148">
        <w:rPr>
          <w:color w:val="auto"/>
        </w:rPr>
        <w:t>undergoing</w:t>
      </w:r>
      <w:r w:rsidR="00FD6FD2" w:rsidRPr="004646FF">
        <w:rPr>
          <w:color w:val="auto"/>
        </w:rPr>
        <w:t xml:space="preserve"> </w:t>
      </w:r>
      <w:proofErr w:type="spellStart"/>
      <w:r w:rsidR="00FD6FD2" w:rsidRPr="004646FF">
        <w:rPr>
          <w:color w:val="auto"/>
        </w:rPr>
        <w:t>cART</w:t>
      </w:r>
      <w:proofErr w:type="spellEnd"/>
      <w:r w:rsidR="00FD6FD2" w:rsidRPr="004646FF">
        <w:rPr>
          <w:color w:val="auto"/>
        </w:rPr>
        <w:t xml:space="preserve"> with low (&lt;20 copies/mL) or undetectable viral load</w:t>
      </w:r>
      <w:r w:rsidR="008B0148">
        <w:rPr>
          <w:color w:val="auto"/>
        </w:rPr>
        <w:t>s</w:t>
      </w:r>
      <w:r w:rsidR="00B775D2" w:rsidRPr="004646FF">
        <w:rPr>
          <w:color w:val="auto"/>
        </w:rPr>
        <w:t xml:space="preserve"> and normal CD4</w:t>
      </w:r>
      <w:r w:rsidR="00B775D2" w:rsidRPr="004646FF">
        <w:rPr>
          <w:color w:val="auto"/>
          <w:vertAlign w:val="superscript"/>
        </w:rPr>
        <w:t>+</w:t>
      </w:r>
      <w:r w:rsidR="00B775D2" w:rsidRPr="004646FF">
        <w:rPr>
          <w:color w:val="auto"/>
        </w:rPr>
        <w:t xml:space="preserve"> T cell counts</w:t>
      </w:r>
      <w:r w:rsidR="00FD6FD2" w:rsidRPr="004646FF">
        <w:rPr>
          <w:color w:val="auto"/>
        </w:rPr>
        <w:t>.</w:t>
      </w:r>
      <w:r w:rsidR="0024048A" w:rsidRPr="004646FF">
        <w:rPr>
          <w:color w:val="auto"/>
        </w:rPr>
        <w:t xml:space="preserve"> </w:t>
      </w:r>
      <w:r w:rsidRPr="004646FF">
        <w:rPr>
          <w:color w:val="auto"/>
        </w:rPr>
        <w:t>Immediately after isolation, cells were stained</w:t>
      </w:r>
      <w:r w:rsidR="008B0148">
        <w:rPr>
          <w:color w:val="auto"/>
        </w:rPr>
        <w:t>,</w:t>
      </w:r>
      <w:r w:rsidRPr="004646FF">
        <w:rPr>
          <w:color w:val="auto"/>
        </w:rPr>
        <w:t xml:space="preserve"> and flow cytometry was performed to confirm the purity of cell population</w:t>
      </w:r>
      <w:r w:rsidR="008B0148">
        <w:rPr>
          <w:color w:val="auto"/>
        </w:rPr>
        <w:t>s</w:t>
      </w:r>
      <w:r w:rsidRPr="004646FF">
        <w:rPr>
          <w:color w:val="auto"/>
        </w:rPr>
        <w:t xml:space="preserve">. Results showed </w:t>
      </w:r>
      <w:r w:rsidR="008B0148">
        <w:rPr>
          <w:color w:val="auto"/>
        </w:rPr>
        <w:t>that &gt;</w:t>
      </w:r>
      <w:r w:rsidRPr="004646FF">
        <w:rPr>
          <w:color w:val="auto"/>
        </w:rPr>
        <w:t>97% of cells stained positive for CD14 (data not shown).</w:t>
      </w:r>
      <w:r w:rsidR="00685B31" w:rsidRPr="004646FF">
        <w:t xml:space="preserve"> </w:t>
      </w:r>
      <w:r w:rsidR="00B11383" w:rsidRPr="004646FF">
        <w:t xml:space="preserve">For polarization </w:t>
      </w:r>
      <w:r w:rsidR="005A12A5" w:rsidRPr="004646FF">
        <w:t>of macrophages</w:t>
      </w:r>
      <w:r w:rsidR="00B11383" w:rsidRPr="004646FF">
        <w:t>,</w:t>
      </w:r>
      <w:r w:rsidR="005A12A5" w:rsidRPr="004646FF">
        <w:t xml:space="preserve"> </w:t>
      </w:r>
      <w:r w:rsidR="008B0148">
        <w:t>a published</w:t>
      </w:r>
      <w:r w:rsidR="005A12A5" w:rsidRPr="004646FF">
        <w:t xml:space="preserve"> protocol</w:t>
      </w:r>
      <w:r w:rsidR="008B0148">
        <w:t xml:space="preserve"> was used</w:t>
      </w:r>
      <w:hyperlink w:anchor="_ENREF_28" w:tooltip="Jaguin, 2013 #2486" w:history="1">
        <w:r w:rsidR="00B54C44" w:rsidRPr="004646FF">
          <w:fldChar w:fldCharType="begin">
            <w:fldData xml:space="preserve">PEVuZE5vdGU+PENpdGU+PEF1dGhvcj5KYWd1aW48L0F1dGhvcj48WWVhcj4yMDEzPC9ZZWFyPjxS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</w:fldData>
          </w:fldChar>
        </w:r>
        <w:r w:rsidR="00B54C44" w:rsidRPr="004646FF">
          <w:instrText xml:space="preserve"> ADDIN EN.CITE </w:instrText>
        </w:r>
        <w:r w:rsidR="00B54C44" w:rsidRPr="004646FF">
          <w:fldChar w:fldCharType="begin">
            <w:fldData xml:space="preserve">PEVuZE5vdGU+PENpdGU+PEF1dGhvcj5KYWd1aW48L0F1dGhvcj48WWVhcj4yMDEzPC9ZZWFyPjxS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</w:fldData>
          </w:fldChar>
        </w:r>
        <w:r w:rsidR="00B54C44" w:rsidRPr="004646FF">
          <w:instrText xml:space="preserve"> ADDIN EN.CITE.DATA </w:instrText>
        </w:r>
        <w:r w:rsidR="00B54C44" w:rsidRPr="004646FF">
          <w:fldChar w:fldCharType="end"/>
        </w:r>
        <w:r w:rsidR="00B54C44" w:rsidRPr="004646FF">
          <w:fldChar w:fldCharType="separate"/>
        </w:r>
        <w:r w:rsidR="00B54C44" w:rsidRPr="004646FF">
          <w:rPr>
            <w:noProof/>
            <w:vertAlign w:val="superscript"/>
          </w:rPr>
          <w:t>28</w:t>
        </w:r>
        <w:r w:rsidR="00B54C44" w:rsidRPr="004646FF">
          <w:fldChar w:fldCharType="end"/>
        </w:r>
      </w:hyperlink>
      <w:r w:rsidR="005A12A5" w:rsidRPr="004646FF">
        <w:t xml:space="preserve">. </w:t>
      </w:r>
      <w:r w:rsidR="00685B31" w:rsidRPr="004646FF">
        <w:t xml:space="preserve">Primary human monocytes were cultured in the presence of GM-CSF or M-CSF for 6 days. On </w:t>
      </w:r>
      <w:r w:rsidR="00685B31" w:rsidRPr="008B0148">
        <w:t>the</w:t>
      </w:r>
      <w:r w:rsidR="00685B31" w:rsidRPr="004646FF">
        <w:t xml:space="preserve"> </w:t>
      </w:r>
      <w:r w:rsidR="008B0148">
        <w:t>sixth</w:t>
      </w:r>
      <w:r w:rsidR="00685B31" w:rsidRPr="004646FF">
        <w:t xml:space="preserve"> day</w:t>
      </w:r>
      <w:r w:rsidR="00B11383" w:rsidRPr="004646FF">
        <w:t>,</w:t>
      </w:r>
      <w:r w:rsidR="00685B31" w:rsidRPr="004646FF">
        <w:t xml:space="preserve"> cells were activated towards either M1 or M2 macrophages. </w:t>
      </w:r>
      <w:r w:rsidR="008B0148">
        <w:t>Twenty-four</w:t>
      </w:r>
      <w:r w:rsidR="00685B31" w:rsidRPr="004646FF">
        <w:t xml:space="preserve"> hours post</w:t>
      </w:r>
      <w:r w:rsidR="00B11383" w:rsidRPr="004646FF">
        <w:t>-</w:t>
      </w:r>
      <w:r w:rsidR="00685B31" w:rsidRPr="004646FF">
        <w:t xml:space="preserve">activation, cells were harvested and stained for flow cytometry analysis of macrophage cell markers.  </w:t>
      </w:r>
    </w:p>
    <w:p w14:paraId="1093BEC0" w14:textId="77777777" w:rsidR="00243010" w:rsidRDefault="00243010" w:rsidP="000A0E33">
      <w:pPr>
        <w:jc w:val="left"/>
      </w:pPr>
    </w:p>
    <w:p w14:paraId="5D08817F" w14:textId="0CB7AE47" w:rsidR="00237706" w:rsidRPr="004646FF" w:rsidRDefault="00685B31" w:rsidP="00501660">
      <w:pPr>
        <w:jc w:val="left"/>
      </w:pPr>
      <w:r w:rsidRPr="00501660">
        <w:rPr>
          <w:b/>
          <w:bCs/>
        </w:rPr>
        <w:t>Figure 1</w:t>
      </w:r>
      <w:r w:rsidRPr="004646FF">
        <w:t xml:space="preserve"> shows representative </w:t>
      </w:r>
      <w:r w:rsidR="00CA2B14" w:rsidRPr="004646FF">
        <w:t>histograms</w:t>
      </w:r>
      <w:r w:rsidRPr="004646FF">
        <w:t xml:space="preserve"> of M1</w:t>
      </w:r>
      <w:r w:rsidR="00FF539F" w:rsidRPr="004646FF">
        <w:t>-</w:t>
      </w:r>
      <w:r w:rsidRPr="004646FF">
        <w:t xml:space="preserve">activated </w:t>
      </w:r>
      <w:r w:rsidR="00CF7F67" w:rsidRPr="004646FF">
        <w:t>control- (</w:t>
      </w:r>
      <w:r w:rsidR="008E4E74" w:rsidRPr="00501660">
        <w:rPr>
          <w:b/>
          <w:bCs/>
        </w:rPr>
        <w:t>Figure 1</w:t>
      </w:r>
      <w:r w:rsidR="00CF7F67" w:rsidRPr="00501660">
        <w:rPr>
          <w:b/>
          <w:bCs/>
        </w:rPr>
        <w:t>A)</w:t>
      </w:r>
      <w:r w:rsidR="00CF7F67" w:rsidRPr="004646FF">
        <w:t xml:space="preserve"> and patient-derived (</w:t>
      </w:r>
      <w:r w:rsidR="008E4E74" w:rsidRPr="00501660">
        <w:rPr>
          <w:b/>
          <w:bCs/>
        </w:rPr>
        <w:t>Figure 1</w:t>
      </w:r>
      <w:r w:rsidR="00CF7F67" w:rsidRPr="00501660">
        <w:rPr>
          <w:b/>
          <w:bCs/>
        </w:rPr>
        <w:t>B</w:t>
      </w:r>
      <w:r w:rsidR="00CF7F67" w:rsidRPr="004646FF">
        <w:t xml:space="preserve">) </w:t>
      </w:r>
      <w:r w:rsidRPr="004646FF">
        <w:t xml:space="preserve">cells </w:t>
      </w:r>
      <w:r w:rsidR="00CA2B14" w:rsidRPr="004646FF">
        <w:t xml:space="preserve">with </w:t>
      </w:r>
      <w:r w:rsidRPr="004646FF">
        <w:t xml:space="preserve">increased levels of CD80 and CD83 and decreased levels of CD163 when compared to non-activated </w:t>
      </w:r>
      <w:r w:rsidR="00D675B7" w:rsidRPr="004646FF">
        <w:t xml:space="preserve">T0 </w:t>
      </w:r>
      <w:r w:rsidRPr="004646FF">
        <w:t>cells</w:t>
      </w:r>
      <w:r w:rsidR="00CA2B14" w:rsidRPr="004646FF">
        <w:t>, as well as</w:t>
      </w:r>
      <w:r w:rsidRPr="004646FF">
        <w:t xml:space="preserve"> M2</w:t>
      </w:r>
      <w:r w:rsidR="00FF539F" w:rsidRPr="004646FF">
        <w:t>-</w:t>
      </w:r>
      <w:r w:rsidRPr="004646FF">
        <w:t xml:space="preserve">activated cells </w:t>
      </w:r>
      <w:r w:rsidR="00CA2B14" w:rsidRPr="004646FF">
        <w:t>with</w:t>
      </w:r>
      <w:r w:rsidRPr="004646FF">
        <w:t xml:space="preserve"> increased levels of CD163 and CD209.</w:t>
      </w:r>
      <w:r w:rsidR="00CA2B14" w:rsidRPr="004646FF">
        <w:t xml:space="preserve"> </w:t>
      </w:r>
      <w:r w:rsidR="005E4F1A" w:rsidRPr="004646FF">
        <w:t xml:space="preserve">Panel C in shows expression of CD80, CD83, CD163, and CD209 in M1 and M2 polarized cells. The graph represents the average data obtained from </w:t>
      </w:r>
      <w:r w:rsidR="008B0148">
        <w:t>three</w:t>
      </w:r>
      <w:r w:rsidR="005E4F1A" w:rsidRPr="004646FF">
        <w:t xml:space="preserve"> control- and </w:t>
      </w:r>
      <w:r w:rsidR="008B0148">
        <w:t>three</w:t>
      </w:r>
      <w:r w:rsidR="005E4F1A" w:rsidRPr="004646FF">
        <w:t xml:space="preserve"> HIV-derived sets of cells. As expected, </w:t>
      </w:r>
      <w:r w:rsidR="00235960" w:rsidRPr="004646FF">
        <w:t xml:space="preserve">expression levels of </w:t>
      </w:r>
      <w:r w:rsidR="005E4F1A" w:rsidRPr="004646FF">
        <w:t xml:space="preserve">CD80 and CD83 </w:t>
      </w:r>
      <w:r w:rsidR="00235960" w:rsidRPr="004646FF">
        <w:t>increase</w:t>
      </w:r>
      <w:r w:rsidR="008B0148">
        <w:t>d</w:t>
      </w:r>
      <w:r w:rsidR="005E4F1A" w:rsidRPr="004646FF">
        <w:t xml:space="preserve"> in M1 </w:t>
      </w:r>
      <w:r w:rsidR="00235960" w:rsidRPr="004646FF">
        <w:t>compared to</w:t>
      </w:r>
      <w:r w:rsidR="005E4F1A" w:rsidRPr="004646FF">
        <w:t xml:space="preserve"> M2 polarized cells, while CD209 </w:t>
      </w:r>
      <w:r w:rsidR="000B3933" w:rsidRPr="004646FF">
        <w:t xml:space="preserve">and CD163 </w:t>
      </w:r>
      <w:r w:rsidR="008B0148">
        <w:t>were</w:t>
      </w:r>
      <w:r w:rsidR="000B3933" w:rsidRPr="004646FF">
        <w:t xml:space="preserve"> </w:t>
      </w:r>
      <w:r w:rsidR="008B0148">
        <w:t>more highly</w:t>
      </w:r>
      <w:r w:rsidR="000B3933" w:rsidRPr="004646FF">
        <w:t xml:space="preserve"> expressed in M2 compared to M1 polarized cells. Interestingly, CD80 and CD83 appear</w:t>
      </w:r>
      <w:r w:rsidR="008B0148">
        <w:t>ed</w:t>
      </w:r>
      <w:r w:rsidR="000B3933" w:rsidRPr="004646FF">
        <w:t xml:space="preserve"> to be </w:t>
      </w:r>
      <w:r w:rsidR="008B0148">
        <w:t>more highly</w:t>
      </w:r>
      <w:r w:rsidR="000B3933" w:rsidRPr="004646FF">
        <w:t xml:space="preserve"> expressed in control-derived cells compared to HIV-derived cells. However, p</w:t>
      </w:r>
      <w:r w:rsidR="00B00B83" w:rsidRPr="004646FF">
        <w:t>otential differences in the ability to polarize and/or expression levels of polarization markers in HIV-der</w:t>
      </w:r>
      <w:r w:rsidR="00A93D5C" w:rsidRPr="004646FF">
        <w:t>ived cells compared to controls</w:t>
      </w:r>
      <w:r w:rsidR="00B00B83" w:rsidRPr="004646FF">
        <w:t xml:space="preserve"> </w:t>
      </w:r>
      <w:r w:rsidR="005F5429" w:rsidRPr="004646FF">
        <w:t>require</w:t>
      </w:r>
      <w:r w:rsidR="008B0148">
        <w:t>s</w:t>
      </w:r>
      <w:r w:rsidR="005F5429" w:rsidRPr="004646FF">
        <w:t xml:space="preserve"> further investigation.</w:t>
      </w:r>
      <w:r w:rsidR="00B00B83" w:rsidRPr="004646FF">
        <w:t xml:space="preserve"> </w:t>
      </w:r>
      <w:r w:rsidR="00897724" w:rsidRPr="004646FF">
        <w:t>Although GM-CSF, M-CSF, LPS</w:t>
      </w:r>
      <w:r w:rsidR="008B0148">
        <w:t>,</w:t>
      </w:r>
      <w:r w:rsidR="00897724" w:rsidRPr="004646FF">
        <w:t xml:space="preserve"> and IFN-γ </w:t>
      </w:r>
      <w:r w:rsidR="008B0148">
        <w:t xml:space="preserve">were chosen </w:t>
      </w:r>
      <w:r w:rsidR="00897724" w:rsidRPr="004646FF">
        <w:t>as treatments, other combinations of growth factors, cytokines</w:t>
      </w:r>
      <w:r w:rsidR="00A93D5C" w:rsidRPr="004646FF">
        <w:t>,</w:t>
      </w:r>
      <w:r w:rsidR="00897724" w:rsidRPr="004646FF">
        <w:t xml:space="preserve"> or stimulators </w:t>
      </w:r>
      <w:r w:rsidR="00A93D5C" w:rsidRPr="004646FF">
        <w:t>may</w:t>
      </w:r>
      <w:r w:rsidR="008B0148">
        <w:t xml:space="preserve"> </w:t>
      </w:r>
      <w:r w:rsidR="00A93D5C" w:rsidRPr="004646FF">
        <w:t>be used with this protocol</w:t>
      </w:r>
      <w:r w:rsidR="008B0148">
        <w:rPr>
          <w:vertAlign w:val="superscript"/>
        </w:rPr>
        <w:t>28</w:t>
      </w:r>
      <w:r w:rsidR="00897724" w:rsidRPr="004646FF">
        <w:t xml:space="preserve">. </w:t>
      </w:r>
    </w:p>
    <w:p w14:paraId="51F998E6" w14:textId="77777777" w:rsidR="00BB7B55" w:rsidRPr="004646FF" w:rsidRDefault="00BB7B55" w:rsidP="00501660">
      <w:pPr>
        <w:jc w:val="left"/>
        <w:rPr>
          <w:color w:val="auto"/>
        </w:rPr>
      </w:pPr>
    </w:p>
    <w:p w14:paraId="45A22C9E" w14:textId="4E6A9B5F" w:rsidR="008B0148" w:rsidRDefault="00237706" w:rsidP="000A0E33">
      <w:pPr>
        <w:jc w:val="left"/>
      </w:pPr>
      <w:r w:rsidRPr="004646FF">
        <w:rPr>
          <w:color w:val="auto"/>
        </w:rPr>
        <w:t>After preliminary experiments showed that the isolation procedure was successful, freshly collected monocytes were plated in 6</w:t>
      </w:r>
      <w:r w:rsidR="008B0148">
        <w:rPr>
          <w:color w:val="auto"/>
        </w:rPr>
        <w:t xml:space="preserve"> </w:t>
      </w:r>
      <w:r w:rsidRPr="004646FF">
        <w:rPr>
          <w:color w:val="auto"/>
        </w:rPr>
        <w:t>well plates and transfected with a scrambled</w:t>
      </w:r>
      <w:r w:rsidR="00A93D5C" w:rsidRPr="004646FF">
        <w:rPr>
          <w:color w:val="auto"/>
        </w:rPr>
        <w:t>,</w:t>
      </w:r>
      <w:r w:rsidRPr="004646FF">
        <w:rPr>
          <w:color w:val="auto"/>
        </w:rPr>
        <w:t xml:space="preserve"> </w:t>
      </w:r>
      <w:r w:rsidR="00CA2B14" w:rsidRPr="004646FF">
        <w:rPr>
          <w:color w:val="auto"/>
        </w:rPr>
        <w:t>near</w:t>
      </w:r>
      <w:r w:rsidR="00A93D5C" w:rsidRPr="004646FF">
        <w:rPr>
          <w:color w:val="auto"/>
        </w:rPr>
        <w:t>-</w:t>
      </w:r>
      <w:r w:rsidR="00685B31" w:rsidRPr="004646FF">
        <w:rPr>
          <w:color w:val="auto"/>
        </w:rPr>
        <w:t>infrared</w:t>
      </w:r>
      <w:r w:rsidR="00A93D5C" w:rsidRPr="004646FF">
        <w:rPr>
          <w:color w:val="auto"/>
        </w:rPr>
        <w:t>-</w:t>
      </w:r>
      <w:r w:rsidRPr="004646FF">
        <w:rPr>
          <w:color w:val="auto"/>
        </w:rPr>
        <w:t xml:space="preserve">labeled </w:t>
      </w:r>
      <w:r w:rsidR="00CA2B14" w:rsidRPr="004646FF">
        <w:rPr>
          <w:color w:val="auto"/>
        </w:rPr>
        <w:t xml:space="preserve">miRNA </w:t>
      </w:r>
      <w:r w:rsidRPr="004646FF">
        <w:rPr>
          <w:color w:val="auto"/>
        </w:rPr>
        <w:t>to determine transfection efficiency. Cells we</w:t>
      </w:r>
      <w:r w:rsidR="00562765" w:rsidRPr="004646FF">
        <w:rPr>
          <w:color w:val="auto"/>
        </w:rPr>
        <w:t>re</w:t>
      </w:r>
      <w:r w:rsidRPr="004646FF">
        <w:rPr>
          <w:color w:val="auto"/>
        </w:rPr>
        <w:t xml:space="preserve"> imaged 24 h post</w:t>
      </w:r>
      <w:r w:rsidR="008B0148">
        <w:rPr>
          <w:color w:val="auto"/>
        </w:rPr>
        <w:t>-</w:t>
      </w:r>
      <w:r w:rsidRPr="004646FF">
        <w:rPr>
          <w:color w:val="auto"/>
        </w:rPr>
        <w:t xml:space="preserve">transfection by fluorescent confocal microscopy. </w:t>
      </w:r>
      <w:r w:rsidRPr="004646FF">
        <w:t>With this method</w:t>
      </w:r>
      <w:r w:rsidR="008B0148">
        <w:t>, &gt;</w:t>
      </w:r>
      <w:r w:rsidRPr="004646FF">
        <w:t>90% efficiency of transfection</w:t>
      </w:r>
      <w:r w:rsidR="008B0148">
        <w:t xml:space="preserve"> was achieved</w:t>
      </w:r>
      <w:r w:rsidRPr="004646FF">
        <w:t xml:space="preserve">, as determined by flow cytometry </w:t>
      </w:r>
      <w:r w:rsidR="00E10943" w:rsidRPr="004646FF">
        <w:t>(</w:t>
      </w:r>
      <w:r w:rsidR="008B0148" w:rsidRPr="00501660">
        <w:rPr>
          <w:b/>
          <w:bCs/>
        </w:rPr>
        <w:t>Figure</w:t>
      </w:r>
      <w:r w:rsidR="00E10943" w:rsidRPr="00501660">
        <w:rPr>
          <w:b/>
          <w:bCs/>
        </w:rPr>
        <w:t xml:space="preserve"> 2A</w:t>
      </w:r>
      <w:r w:rsidR="00E10943" w:rsidRPr="004646FF">
        <w:t xml:space="preserve">) </w:t>
      </w:r>
      <w:r w:rsidRPr="004646FF">
        <w:t>and confocal microscopy (</w:t>
      </w:r>
      <w:r w:rsidR="008B0148" w:rsidRPr="00501660">
        <w:rPr>
          <w:b/>
          <w:bCs/>
        </w:rPr>
        <w:t>Figure</w:t>
      </w:r>
      <w:r w:rsidRPr="00501660">
        <w:rPr>
          <w:b/>
          <w:bCs/>
        </w:rPr>
        <w:t xml:space="preserve"> </w:t>
      </w:r>
      <w:r w:rsidR="00685B31" w:rsidRPr="00501660">
        <w:rPr>
          <w:b/>
          <w:bCs/>
        </w:rPr>
        <w:t>2</w:t>
      </w:r>
      <w:r w:rsidR="00E10943" w:rsidRPr="00501660">
        <w:rPr>
          <w:b/>
          <w:bCs/>
        </w:rPr>
        <w:t>B</w:t>
      </w:r>
      <w:r w:rsidRPr="004646FF">
        <w:t xml:space="preserve">). </w:t>
      </w:r>
    </w:p>
    <w:p w14:paraId="6C37C95E" w14:textId="77777777" w:rsidR="008B0148" w:rsidRDefault="008B0148" w:rsidP="000A0E33">
      <w:pPr>
        <w:jc w:val="left"/>
      </w:pPr>
    </w:p>
    <w:p w14:paraId="7EBFCDE6" w14:textId="70B74E07" w:rsidR="009E02FE" w:rsidRDefault="00685B31" w:rsidP="00501660">
      <w:pPr>
        <w:jc w:val="left"/>
      </w:pPr>
      <w:r w:rsidRPr="004646FF">
        <w:t>Next, viability of the cells after transfection</w:t>
      </w:r>
      <w:r w:rsidR="008B0148">
        <w:t xml:space="preserve"> was determined</w:t>
      </w:r>
      <w:r w:rsidRPr="004646FF">
        <w:t xml:space="preserve">. </w:t>
      </w:r>
      <w:r w:rsidRPr="00501660">
        <w:rPr>
          <w:b/>
          <w:bCs/>
        </w:rPr>
        <w:t>Figure 3</w:t>
      </w:r>
      <w:r w:rsidRPr="004646FF">
        <w:t xml:space="preserve"> shows</w:t>
      </w:r>
      <w:r w:rsidR="008B0148">
        <w:t xml:space="preserve"> the</w:t>
      </w:r>
      <w:r w:rsidRPr="004646FF">
        <w:t xml:space="preserve"> </w:t>
      </w:r>
      <w:r w:rsidR="005B5D37" w:rsidRPr="004646FF">
        <w:t>viability of cells</w:t>
      </w:r>
      <w:r w:rsidR="003F67B2" w:rsidRPr="004646FF">
        <w:t>,</w:t>
      </w:r>
      <w:r w:rsidR="009A79AD" w:rsidRPr="004646FF">
        <w:t xml:space="preserve"> </w:t>
      </w:r>
      <w:r w:rsidR="002C07E3" w:rsidRPr="004646FF">
        <w:t>determined using a colorimetric assay</w:t>
      </w:r>
      <w:r w:rsidR="008B0148">
        <w:t xml:space="preserve"> </w:t>
      </w:r>
      <w:r w:rsidR="005A37E5" w:rsidRPr="004646FF">
        <w:t xml:space="preserve">as an </w:t>
      </w:r>
      <w:r w:rsidR="009A79AD" w:rsidRPr="004646FF">
        <w:t xml:space="preserve">average of cells derived from </w:t>
      </w:r>
      <w:r w:rsidR="008B0148">
        <w:t>two</w:t>
      </w:r>
      <w:r w:rsidR="009A79AD" w:rsidRPr="004646FF">
        <w:t xml:space="preserve"> patients </w:t>
      </w:r>
      <w:r w:rsidR="005A37E5" w:rsidRPr="004646FF">
        <w:t>(</w:t>
      </w:r>
      <w:r w:rsidR="008B0148" w:rsidRPr="00501660">
        <w:rPr>
          <w:b/>
          <w:bCs/>
        </w:rPr>
        <w:t>Figure 3</w:t>
      </w:r>
      <w:r w:rsidR="005A37E5" w:rsidRPr="00501660">
        <w:rPr>
          <w:b/>
          <w:bCs/>
        </w:rPr>
        <w:t>A</w:t>
      </w:r>
      <w:r w:rsidR="005A37E5" w:rsidRPr="004646FF">
        <w:t xml:space="preserve">) </w:t>
      </w:r>
      <w:r w:rsidR="009A79AD" w:rsidRPr="004646FF">
        <w:t xml:space="preserve">and </w:t>
      </w:r>
      <w:r w:rsidR="008B0148">
        <w:t>two</w:t>
      </w:r>
      <w:r w:rsidR="009A79AD" w:rsidRPr="004646FF">
        <w:t xml:space="preserve"> controls</w:t>
      </w:r>
      <w:r w:rsidR="005A37E5" w:rsidRPr="004646FF">
        <w:t xml:space="preserve"> (</w:t>
      </w:r>
      <w:r w:rsidR="008B0148" w:rsidRPr="00501660">
        <w:rPr>
          <w:b/>
          <w:bCs/>
        </w:rPr>
        <w:t>Figure 3</w:t>
      </w:r>
      <w:r w:rsidR="005A37E5" w:rsidRPr="00501660">
        <w:rPr>
          <w:b/>
          <w:bCs/>
        </w:rPr>
        <w:t>B</w:t>
      </w:r>
      <w:r w:rsidR="005A37E5" w:rsidRPr="004646FF">
        <w:t>)</w:t>
      </w:r>
      <w:r w:rsidR="005B5D37" w:rsidRPr="004646FF">
        <w:t xml:space="preserve"> transfected at day 1 (</w:t>
      </w:r>
      <w:r w:rsidR="008B0148" w:rsidRPr="00501660">
        <w:rPr>
          <w:b/>
          <w:bCs/>
        </w:rPr>
        <w:t>Figure 3</w:t>
      </w:r>
      <w:r w:rsidR="005B5D37" w:rsidRPr="00501660">
        <w:rPr>
          <w:b/>
          <w:bCs/>
        </w:rPr>
        <w:t>A</w:t>
      </w:r>
      <w:r w:rsidR="005B5D37" w:rsidRPr="004646FF">
        <w:t>) or day 4 (</w:t>
      </w:r>
      <w:r w:rsidR="008B0148" w:rsidRPr="00501660">
        <w:rPr>
          <w:b/>
          <w:bCs/>
        </w:rPr>
        <w:t>Figure 3</w:t>
      </w:r>
      <w:r w:rsidR="005B5D37" w:rsidRPr="00501660">
        <w:rPr>
          <w:b/>
          <w:bCs/>
        </w:rPr>
        <w:t>B</w:t>
      </w:r>
      <w:r w:rsidR="005B5D37" w:rsidRPr="004646FF">
        <w:t xml:space="preserve">) and harvested at day 7. </w:t>
      </w:r>
      <w:r w:rsidR="00673F89" w:rsidRPr="004646FF">
        <w:t xml:space="preserve">For this experiment, </w:t>
      </w:r>
      <w:r w:rsidR="009E02FE" w:rsidRPr="004646FF">
        <w:t xml:space="preserve">50,000 cells were plated on a 96 multi-well plate and transfected following </w:t>
      </w:r>
      <w:r w:rsidR="008B0148">
        <w:t>the</w:t>
      </w:r>
      <w:r w:rsidR="009E02FE" w:rsidRPr="004646FF">
        <w:t xml:space="preserve"> protocol. </w:t>
      </w:r>
      <w:r w:rsidR="004008D1" w:rsidRPr="004646FF">
        <w:t xml:space="preserve">In general, transfection did not significantly reduce </w:t>
      </w:r>
      <w:r w:rsidR="008B0148">
        <w:t xml:space="preserve">the </w:t>
      </w:r>
      <w:r w:rsidR="004008D1" w:rsidRPr="004646FF">
        <w:t>viability of cells, regardless of the stage of maturation of the cells and the transfection conditions (</w:t>
      </w:r>
      <w:r w:rsidR="008B0148">
        <w:t xml:space="preserve">i.e., </w:t>
      </w:r>
      <w:r w:rsidR="004008D1" w:rsidRPr="004646FF">
        <w:t xml:space="preserve">mock, scrambled siRNA/miRNA, or siRNA/miRNA). </w:t>
      </w:r>
      <w:r w:rsidR="008B0148">
        <w:t>It should be n</w:t>
      </w:r>
      <w:r w:rsidR="009E02FE" w:rsidRPr="004646FF">
        <w:t>ote</w:t>
      </w:r>
      <w:r w:rsidR="008B0148">
        <w:t>d</w:t>
      </w:r>
      <w:r w:rsidR="009E02FE" w:rsidRPr="004646FF">
        <w:t xml:space="preserve"> that </w:t>
      </w:r>
      <w:r w:rsidR="009E02FE" w:rsidRPr="00501660">
        <w:rPr>
          <w:b/>
          <w:bCs/>
        </w:rPr>
        <w:t>Figure 3</w:t>
      </w:r>
      <w:r w:rsidR="009E02FE" w:rsidRPr="004646FF">
        <w:t xml:space="preserve"> represents data obtained from patient-derived cells </w:t>
      </w:r>
      <w:r w:rsidR="008B0148">
        <w:t>(</w:t>
      </w:r>
      <w:r w:rsidR="009E02FE" w:rsidRPr="004646FF">
        <w:t>panel A</w:t>
      </w:r>
      <w:r w:rsidR="008B0148">
        <w:t>)</w:t>
      </w:r>
      <w:r w:rsidR="009E02FE" w:rsidRPr="004646FF">
        <w:t xml:space="preserve"> and control-derived cells </w:t>
      </w:r>
      <w:r w:rsidR="008B0148">
        <w:t>(</w:t>
      </w:r>
      <w:r w:rsidR="009E02FE" w:rsidRPr="004646FF">
        <w:t>panel B</w:t>
      </w:r>
      <w:r w:rsidR="008B0148">
        <w:t>)</w:t>
      </w:r>
      <w:r w:rsidR="009E02FE" w:rsidRPr="004646FF">
        <w:t>.  This was n</w:t>
      </w:r>
      <w:r w:rsidR="00574597" w:rsidRPr="004646FF">
        <w:t>ecessary</w:t>
      </w:r>
      <w:r w:rsidR="00AC0E83">
        <w:t>,</w:t>
      </w:r>
      <w:r w:rsidR="009E02FE" w:rsidRPr="004646FF">
        <w:t xml:space="preserve"> since not enough cells to perform the full experiment (</w:t>
      </w:r>
      <w:r w:rsidR="00574597" w:rsidRPr="004646FF">
        <w:t xml:space="preserve">both </w:t>
      </w:r>
      <w:r w:rsidR="009E02FE" w:rsidRPr="004646FF">
        <w:t xml:space="preserve">viability and </w:t>
      </w:r>
      <w:r w:rsidR="008B0148">
        <w:t>w</w:t>
      </w:r>
      <w:r w:rsidR="009E02FE" w:rsidRPr="004646FF">
        <w:t xml:space="preserve">estern blot </w:t>
      </w:r>
      <w:r w:rsidR="00574597" w:rsidRPr="004646FF">
        <w:t>for day 1 and day 4 transfections</w:t>
      </w:r>
      <w:r w:rsidR="00AC0E83">
        <w:t>,</w:t>
      </w:r>
      <w:r w:rsidR="00574597" w:rsidRPr="004646FF">
        <w:t xml:space="preserve"> in</w:t>
      </w:r>
      <w:r w:rsidR="009E02FE" w:rsidRPr="004646FF">
        <w:t xml:space="preserve"> </w:t>
      </w:r>
      <w:r w:rsidR="00AC0E83">
        <w:t>six</w:t>
      </w:r>
      <w:r w:rsidR="009E02FE" w:rsidRPr="004646FF">
        <w:t xml:space="preserve"> different conditions </w:t>
      </w:r>
      <w:r w:rsidR="00574597" w:rsidRPr="004646FF">
        <w:t xml:space="preserve">per </w:t>
      </w:r>
      <w:r w:rsidR="009E02FE" w:rsidRPr="004646FF">
        <w:lastRenderedPageBreak/>
        <w:t>transfection) with a single sample</w:t>
      </w:r>
      <w:r w:rsidR="008B0148">
        <w:t xml:space="preserve"> </w:t>
      </w:r>
      <w:r w:rsidR="00AC0E83">
        <w:t xml:space="preserve">were able to </w:t>
      </w:r>
      <w:r w:rsidR="008B0148">
        <w:t>be obtained</w:t>
      </w:r>
      <w:r w:rsidR="009E02FE" w:rsidRPr="004646FF">
        <w:t>. Nevertheless, the figure provides representative results</w:t>
      </w:r>
      <w:r w:rsidR="00574597" w:rsidRPr="004646FF">
        <w:t xml:space="preserve"> obtainable with either control-</w:t>
      </w:r>
      <w:r w:rsidR="009E02FE" w:rsidRPr="004646FF">
        <w:t xml:space="preserve"> or patient-derived cells.</w:t>
      </w:r>
    </w:p>
    <w:p w14:paraId="2605C9D0" w14:textId="77777777" w:rsidR="008E4E74" w:rsidRPr="004646FF" w:rsidRDefault="008E4E74" w:rsidP="00501660">
      <w:pPr>
        <w:jc w:val="left"/>
      </w:pPr>
    </w:p>
    <w:p w14:paraId="2A5CDC46" w14:textId="1ABFB049" w:rsidR="00237706" w:rsidRPr="004646FF" w:rsidRDefault="00AC0E83" w:rsidP="00501660">
      <w:pPr>
        <w:jc w:val="left"/>
      </w:pPr>
      <w:r>
        <w:t>Then,</w:t>
      </w:r>
      <w:r w:rsidR="005947EC" w:rsidRPr="004646FF">
        <w:t xml:space="preserve"> the effectiveness of siRNA transfection on target mRNA </w:t>
      </w:r>
      <w:r>
        <w:t xml:space="preserve">was assessed </w:t>
      </w:r>
      <w:r w:rsidR="005947EC" w:rsidRPr="004646FF">
        <w:t xml:space="preserve">by evaluating protein expression. Results in </w:t>
      </w:r>
      <w:r w:rsidR="005947EC" w:rsidRPr="00501660">
        <w:rPr>
          <w:b/>
          <w:bCs/>
        </w:rPr>
        <w:t>Figure 4</w:t>
      </w:r>
      <w:r w:rsidR="005947EC" w:rsidRPr="004646FF">
        <w:t xml:space="preserve"> show effective downregulation of EIF4EBP1</w:t>
      </w:r>
      <w:r w:rsidR="009A79AD" w:rsidRPr="004646FF">
        <w:t xml:space="preserve">, a translational regulator highly abundant in these cells, </w:t>
      </w:r>
      <w:r w:rsidR="005947EC" w:rsidRPr="004646FF">
        <w:t xml:space="preserve">upon transfection with a specific siRNA at both day </w:t>
      </w:r>
      <w:r w:rsidR="008B06BD" w:rsidRPr="004646FF">
        <w:t>1</w:t>
      </w:r>
      <w:r w:rsidR="005947EC" w:rsidRPr="004646FF">
        <w:t xml:space="preserve"> (</w:t>
      </w:r>
      <w:r w:rsidRPr="00501660">
        <w:rPr>
          <w:b/>
          <w:bCs/>
        </w:rPr>
        <w:t>Figure 4</w:t>
      </w:r>
      <w:r w:rsidR="005947EC" w:rsidRPr="00501660">
        <w:rPr>
          <w:b/>
          <w:bCs/>
        </w:rPr>
        <w:t>A</w:t>
      </w:r>
      <w:r w:rsidR="005947EC" w:rsidRPr="004646FF">
        <w:t xml:space="preserve">) and day </w:t>
      </w:r>
      <w:r w:rsidR="008B06BD" w:rsidRPr="004646FF">
        <w:t>4</w:t>
      </w:r>
      <w:r w:rsidR="005947EC" w:rsidRPr="004646FF">
        <w:t xml:space="preserve"> (</w:t>
      </w:r>
      <w:r w:rsidRPr="00501660">
        <w:rPr>
          <w:b/>
          <w:bCs/>
        </w:rPr>
        <w:t>Figure 4</w:t>
      </w:r>
      <w:r w:rsidR="005947EC" w:rsidRPr="00501660">
        <w:rPr>
          <w:b/>
          <w:bCs/>
        </w:rPr>
        <w:t>C</w:t>
      </w:r>
      <w:r w:rsidR="005947EC" w:rsidRPr="004646FF">
        <w:t>)</w:t>
      </w:r>
      <w:r>
        <w:t>. The same regulator also</w:t>
      </w:r>
      <w:r w:rsidR="005947EC" w:rsidRPr="004646FF">
        <w:t xml:space="preserve"> maintained expression </w:t>
      </w:r>
      <w:r>
        <w:t>under</w:t>
      </w:r>
      <w:r w:rsidR="005947EC" w:rsidRPr="004646FF">
        <w:t xml:space="preserve"> the various control conditions (</w:t>
      </w:r>
      <w:r>
        <w:t xml:space="preserve">i.e., </w:t>
      </w:r>
      <w:proofErr w:type="spellStart"/>
      <w:r>
        <w:t>un</w:t>
      </w:r>
      <w:r w:rsidR="005947EC" w:rsidRPr="004646FF">
        <w:t>transfected</w:t>
      </w:r>
      <w:proofErr w:type="spellEnd"/>
      <w:r w:rsidR="005947EC" w:rsidRPr="004646FF">
        <w:t>, mock, scrambled siRNA, and EIF4EBP1 siRNA without transfection reagent</w:t>
      </w:r>
      <w:r w:rsidR="00574597" w:rsidRPr="004646FF">
        <w:t>:</w:t>
      </w:r>
      <w:r w:rsidR="005947EC" w:rsidRPr="004646FF">
        <w:t xml:space="preserve"> </w:t>
      </w:r>
      <w:proofErr w:type="spellStart"/>
      <w:r w:rsidR="005947EC" w:rsidRPr="004646FF">
        <w:t>siR</w:t>
      </w:r>
      <w:proofErr w:type="spellEnd"/>
      <w:r w:rsidR="005947EC" w:rsidRPr="004646FF">
        <w:t xml:space="preserve">*). </w:t>
      </w:r>
      <w:r w:rsidR="008B06BD" w:rsidRPr="004646FF">
        <w:t xml:space="preserve">Quantification of </w:t>
      </w:r>
      <w:r>
        <w:t>w</w:t>
      </w:r>
      <w:r w:rsidR="008B06BD" w:rsidRPr="004646FF">
        <w:t xml:space="preserve">estern blot experiments for day 1 and day 4 transfection </w:t>
      </w:r>
      <w:r w:rsidR="008B15B4" w:rsidRPr="004646FF">
        <w:t xml:space="preserve">are shown in </w:t>
      </w:r>
      <w:r w:rsidR="008B15B4" w:rsidRPr="00501660">
        <w:rPr>
          <w:b/>
          <w:bCs/>
        </w:rPr>
        <w:t xml:space="preserve">Figure </w:t>
      </w:r>
      <w:r w:rsidR="008B06BD" w:rsidRPr="00501660">
        <w:rPr>
          <w:b/>
          <w:bCs/>
        </w:rPr>
        <w:t>4B</w:t>
      </w:r>
      <w:r w:rsidR="008B06BD" w:rsidRPr="004646FF">
        <w:t xml:space="preserve"> and </w:t>
      </w:r>
      <w:r w:rsidRPr="00501660">
        <w:rPr>
          <w:b/>
          <w:bCs/>
        </w:rPr>
        <w:t xml:space="preserve">Figure </w:t>
      </w:r>
      <w:r w:rsidR="008B15B4" w:rsidRPr="00501660">
        <w:rPr>
          <w:b/>
          <w:bCs/>
        </w:rPr>
        <w:t>4</w:t>
      </w:r>
      <w:r w:rsidR="008B06BD" w:rsidRPr="00501660">
        <w:rPr>
          <w:b/>
          <w:bCs/>
        </w:rPr>
        <w:t>D</w:t>
      </w:r>
      <w:r w:rsidR="008B06BD" w:rsidRPr="004646FF">
        <w:t>, respectively</w:t>
      </w:r>
      <w:r w:rsidR="0010069C" w:rsidRPr="004646FF">
        <w:t xml:space="preserve">. </w:t>
      </w:r>
      <w:r w:rsidR="00CE4C59" w:rsidRPr="004646FF">
        <w:t xml:space="preserve">Additionally, expression levels of miR-146a-5p following transfection at day 1 or </w:t>
      </w:r>
      <w:r>
        <w:t xml:space="preserve">day </w:t>
      </w:r>
      <w:r w:rsidR="00CE4C59" w:rsidRPr="004646FF">
        <w:t>4 by RT-</w:t>
      </w:r>
      <w:r w:rsidR="00A54781" w:rsidRPr="004646FF">
        <w:t>q</w:t>
      </w:r>
      <w:r w:rsidR="00CE4C59" w:rsidRPr="004646FF">
        <w:t xml:space="preserve">PCR </w:t>
      </w:r>
      <w:r w:rsidR="009A79AD" w:rsidRPr="004646FF">
        <w:t>of HIV-derived cells</w:t>
      </w:r>
      <w:r>
        <w:t xml:space="preserve"> were determined</w:t>
      </w:r>
      <w:r w:rsidR="009A79AD" w:rsidRPr="004646FF">
        <w:t xml:space="preserve"> </w:t>
      </w:r>
      <w:r w:rsidR="00CE4C59" w:rsidRPr="004646FF">
        <w:t>(</w:t>
      </w:r>
      <w:r w:rsidR="008B0148" w:rsidRPr="00501660">
        <w:rPr>
          <w:b/>
          <w:bCs/>
        </w:rPr>
        <w:t>Figure</w:t>
      </w:r>
      <w:r w:rsidR="00CE4C59" w:rsidRPr="00501660">
        <w:rPr>
          <w:b/>
          <w:bCs/>
        </w:rPr>
        <w:t xml:space="preserve"> 4E</w:t>
      </w:r>
      <w:r w:rsidR="00CE4C59" w:rsidRPr="004646FF">
        <w:t>). Cells transfected with miRNA mimic show</w:t>
      </w:r>
      <w:r>
        <w:t>ed</w:t>
      </w:r>
      <w:r w:rsidR="00CE4C59" w:rsidRPr="004646FF">
        <w:t xml:space="preserve"> </w:t>
      </w:r>
      <w:r>
        <w:t xml:space="preserve">a </w:t>
      </w:r>
      <w:r w:rsidR="00CE4C59" w:rsidRPr="004646FF">
        <w:t>48</w:t>
      </w:r>
      <w:r>
        <w:t>-</w:t>
      </w:r>
      <w:r w:rsidR="00CE4C59" w:rsidRPr="004646FF">
        <w:t xml:space="preserve"> to 72</w:t>
      </w:r>
      <w:r>
        <w:t>-</w:t>
      </w:r>
      <w:r w:rsidR="00CE4C59" w:rsidRPr="004646FF">
        <w:t xml:space="preserve">fold increase in miRNA expression over </w:t>
      </w:r>
      <w:proofErr w:type="spellStart"/>
      <w:r w:rsidR="00CE4C59" w:rsidRPr="004646FF">
        <w:t>untransfected</w:t>
      </w:r>
      <w:proofErr w:type="spellEnd"/>
      <w:r w:rsidR="00CE4C59" w:rsidRPr="004646FF">
        <w:t xml:space="preserve"> cells, while all </w:t>
      </w:r>
      <w:r w:rsidR="009A79AD" w:rsidRPr="004646FF">
        <w:t xml:space="preserve">transfection </w:t>
      </w:r>
      <w:r w:rsidR="00CE4C59" w:rsidRPr="004646FF">
        <w:t xml:space="preserve">controls show no appreciable changes.  </w:t>
      </w:r>
      <w:r w:rsidR="005947EC" w:rsidRPr="004646FF">
        <w:t xml:space="preserve"> </w:t>
      </w:r>
    </w:p>
    <w:p w14:paraId="5DB6CC69" w14:textId="6ECA4BE6" w:rsidR="004A71E4" w:rsidRPr="004646FF" w:rsidRDefault="00237706" w:rsidP="00501660">
      <w:pPr>
        <w:jc w:val="left"/>
        <w:rPr>
          <w:color w:val="808080" w:themeColor="background1" w:themeShade="80"/>
        </w:rPr>
      </w:pPr>
      <w:r w:rsidRPr="004646FF">
        <w:tab/>
      </w:r>
    </w:p>
    <w:p w14:paraId="48CCC5C4" w14:textId="07CA64B0" w:rsidR="00B32616" w:rsidRDefault="00B32616" w:rsidP="00501660">
      <w:pPr>
        <w:jc w:val="left"/>
        <w:rPr>
          <w:color w:val="808080"/>
        </w:rPr>
      </w:pPr>
      <w:r w:rsidRPr="004646FF">
        <w:rPr>
          <w:b/>
        </w:rPr>
        <w:t xml:space="preserve">FIGURE </w:t>
      </w:r>
      <w:r w:rsidR="0013621E" w:rsidRPr="004646FF">
        <w:rPr>
          <w:b/>
        </w:rPr>
        <w:t xml:space="preserve">AND TABLE </w:t>
      </w:r>
      <w:r w:rsidRPr="004646FF">
        <w:rPr>
          <w:b/>
        </w:rPr>
        <w:t>LEGENDS:</w:t>
      </w:r>
      <w:r w:rsidRPr="004646FF">
        <w:rPr>
          <w:color w:val="808080"/>
        </w:rPr>
        <w:t xml:space="preserve"> </w:t>
      </w:r>
    </w:p>
    <w:p w14:paraId="0D948ADF" w14:textId="77777777" w:rsidR="00237706" w:rsidRPr="004646FF" w:rsidRDefault="00237706" w:rsidP="00501660">
      <w:pPr>
        <w:jc w:val="left"/>
      </w:pPr>
    </w:p>
    <w:p w14:paraId="16A04B21" w14:textId="16D07FDD" w:rsidR="00237706" w:rsidRPr="004646FF" w:rsidRDefault="00237706" w:rsidP="00501660">
      <w:pPr>
        <w:jc w:val="left"/>
      </w:pPr>
      <w:r w:rsidRPr="004646FF">
        <w:rPr>
          <w:b/>
        </w:rPr>
        <w:t xml:space="preserve">Figure </w:t>
      </w:r>
      <w:r w:rsidR="00092D2F" w:rsidRPr="004646FF">
        <w:rPr>
          <w:b/>
        </w:rPr>
        <w:t>1</w:t>
      </w:r>
      <w:r w:rsidRPr="004646FF">
        <w:rPr>
          <w:b/>
        </w:rPr>
        <w:t>:</w:t>
      </w:r>
      <w:r w:rsidRPr="004646FF">
        <w:t xml:space="preserve"> </w:t>
      </w:r>
      <w:r w:rsidRPr="004646FF">
        <w:rPr>
          <w:b/>
        </w:rPr>
        <w:t>Monocyte-</w:t>
      </w:r>
      <w:r w:rsidR="00243010">
        <w:rPr>
          <w:b/>
        </w:rPr>
        <w:t>d</w:t>
      </w:r>
      <w:r w:rsidRPr="004646FF">
        <w:rPr>
          <w:b/>
        </w:rPr>
        <w:t xml:space="preserve">erived </w:t>
      </w:r>
      <w:r w:rsidR="00243010">
        <w:rPr>
          <w:b/>
        </w:rPr>
        <w:t>m</w:t>
      </w:r>
      <w:r w:rsidRPr="004646FF">
        <w:rPr>
          <w:b/>
        </w:rPr>
        <w:t xml:space="preserve">acrophages are successfully polarized and activated towards M1 or M2 </w:t>
      </w:r>
      <w:r w:rsidR="00243010">
        <w:rPr>
          <w:b/>
        </w:rPr>
        <w:t>m</w:t>
      </w:r>
      <w:r w:rsidRPr="004646FF">
        <w:rPr>
          <w:b/>
        </w:rPr>
        <w:t>acrophage</w:t>
      </w:r>
      <w:r w:rsidR="00243010">
        <w:rPr>
          <w:b/>
        </w:rPr>
        <w:t xml:space="preserve"> phenotypes</w:t>
      </w:r>
      <w:r w:rsidRPr="004646FF">
        <w:rPr>
          <w:b/>
        </w:rPr>
        <w:t>.</w:t>
      </w:r>
      <w:r w:rsidRPr="004646FF">
        <w:t xml:space="preserve"> Flow cytometry analysis </w:t>
      </w:r>
      <w:r w:rsidR="00336E60" w:rsidRPr="004646FF">
        <w:t xml:space="preserve">results of cells derived from </w:t>
      </w:r>
      <w:r w:rsidR="0024048A" w:rsidRPr="004646FF">
        <w:t xml:space="preserve">one </w:t>
      </w:r>
      <w:r w:rsidR="00336E60" w:rsidRPr="004646FF">
        <w:t>healthy control</w:t>
      </w:r>
      <w:r w:rsidR="00A47B00">
        <w:t xml:space="preserve"> </w:t>
      </w:r>
      <w:r w:rsidR="009E59EF" w:rsidRPr="004646FF">
        <w:t>(</w:t>
      </w:r>
      <w:r w:rsidR="009E59EF" w:rsidRPr="00501660">
        <w:rPr>
          <w:b/>
          <w:bCs/>
        </w:rPr>
        <w:t>A</w:t>
      </w:r>
      <w:r w:rsidR="009E59EF" w:rsidRPr="004646FF">
        <w:t>)</w:t>
      </w:r>
      <w:r w:rsidR="00336E60" w:rsidRPr="004646FF">
        <w:t xml:space="preserve"> </w:t>
      </w:r>
      <w:r w:rsidR="0024048A" w:rsidRPr="004646FF">
        <w:t xml:space="preserve">and one HIV-derived cell sample </w:t>
      </w:r>
      <w:r w:rsidR="009E59EF" w:rsidRPr="004646FF">
        <w:t>(</w:t>
      </w:r>
      <w:r w:rsidR="009E59EF" w:rsidRPr="00501660">
        <w:rPr>
          <w:b/>
          <w:bCs/>
        </w:rPr>
        <w:t>B</w:t>
      </w:r>
      <w:r w:rsidR="009E59EF" w:rsidRPr="004646FF">
        <w:t xml:space="preserve">) </w:t>
      </w:r>
      <w:r w:rsidRPr="004646FF">
        <w:t xml:space="preserve">show levels of CD80, CD83, CD163, and CD209. </w:t>
      </w:r>
      <w:r w:rsidR="009E59EF" w:rsidRPr="004646FF">
        <w:t>The experiment was repeated with two additional controls and two additional HIV-positive samples with similar results.</w:t>
      </w:r>
      <w:r w:rsidR="00CA2B14" w:rsidRPr="004646FF">
        <w:t xml:space="preserve"> </w:t>
      </w:r>
      <w:r w:rsidR="00501660">
        <w:t>Cell p</w:t>
      </w:r>
      <w:r w:rsidR="00D675B7" w:rsidRPr="004646FF">
        <w:t xml:space="preserve">opulation of interest was gated </w:t>
      </w:r>
      <w:proofErr w:type="gramStart"/>
      <w:r w:rsidR="00CE239C" w:rsidRPr="004646FF">
        <w:t>on the basis</w:t>
      </w:r>
      <w:r w:rsidR="00CA2B14" w:rsidRPr="004646FF">
        <w:t xml:space="preserve"> of</w:t>
      </w:r>
      <w:proofErr w:type="gramEnd"/>
      <w:r w:rsidR="00CA2B14" w:rsidRPr="004646FF">
        <w:t xml:space="preserve"> forward and side scatter parameters, followed by doublet discrimination. </w:t>
      </w:r>
      <w:r w:rsidR="00A47B00">
        <w:t>(</w:t>
      </w:r>
      <w:r w:rsidR="005E4F1A" w:rsidRPr="004646FF">
        <w:rPr>
          <w:b/>
        </w:rPr>
        <w:t>C)</w:t>
      </w:r>
      <w:r w:rsidR="005E4F1A" w:rsidRPr="004646FF">
        <w:t xml:space="preserve"> Bar graph showing CD80, CD83, CD163, and CD209 in M1 and M2 polarized cells. The graph represents the average data </w:t>
      </w:r>
      <w:r w:rsidR="00501660">
        <w:t xml:space="preserve">and standard deviations </w:t>
      </w:r>
      <w:r w:rsidR="005E4F1A" w:rsidRPr="004646FF">
        <w:t xml:space="preserve">obtained from </w:t>
      </w:r>
      <w:r w:rsidR="00A47B00">
        <w:t>three</w:t>
      </w:r>
      <w:r w:rsidR="005E4F1A" w:rsidRPr="004646FF">
        <w:t xml:space="preserve"> control-</w:t>
      </w:r>
      <w:r w:rsidR="00501660">
        <w:t xml:space="preserve"> (Ctrl)</w:t>
      </w:r>
      <w:r w:rsidR="005E4F1A" w:rsidRPr="004646FF">
        <w:t xml:space="preserve"> and </w:t>
      </w:r>
      <w:r w:rsidR="00A47B00">
        <w:t>three</w:t>
      </w:r>
      <w:r w:rsidR="005E4F1A" w:rsidRPr="004646FF">
        <w:t xml:space="preserve"> HIV-derived</w:t>
      </w:r>
      <w:r w:rsidR="00501660">
        <w:t xml:space="preserve"> (Pts)</w:t>
      </w:r>
      <w:r w:rsidR="005E4F1A" w:rsidRPr="004646FF">
        <w:t xml:space="preserve"> sets of cells. </w:t>
      </w:r>
    </w:p>
    <w:p w14:paraId="3A745934" w14:textId="77777777" w:rsidR="00092D2F" w:rsidRPr="004646FF" w:rsidRDefault="00092D2F" w:rsidP="00501660">
      <w:pPr>
        <w:jc w:val="left"/>
        <w:rPr>
          <w:b/>
          <w:color w:val="auto"/>
        </w:rPr>
      </w:pPr>
    </w:p>
    <w:p w14:paraId="331B6073" w14:textId="63C106AD" w:rsidR="00092D2F" w:rsidRPr="004646FF" w:rsidRDefault="00092D2F" w:rsidP="00501660">
      <w:pPr>
        <w:jc w:val="left"/>
      </w:pPr>
      <w:r w:rsidRPr="004646FF">
        <w:rPr>
          <w:b/>
          <w:color w:val="auto"/>
        </w:rPr>
        <w:t>Figure 2:</w:t>
      </w:r>
      <w:r w:rsidRPr="004646FF">
        <w:rPr>
          <w:color w:val="auto"/>
        </w:rPr>
        <w:t xml:space="preserve"> </w:t>
      </w:r>
      <w:r w:rsidRPr="004646FF">
        <w:rPr>
          <w:b/>
        </w:rPr>
        <w:t xml:space="preserve">Primary </w:t>
      </w:r>
      <w:r w:rsidR="00243010">
        <w:rPr>
          <w:b/>
        </w:rPr>
        <w:t>h</w:t>
      </w:r>
      <w:r w:rsidRPr="004646FF">
        <w:rPr>
          <w:b/>
        </w:rPr>
        <w:t>uman CD14</w:t>
      </w:r>
      <w:r w:rsidRPr="004646FF">
        <w:rPr>
          <w:b/>
          <w:vertAlign w:val="superscript"/>
        </w:rPr>
        <w:t>+</w:t>
      </w:r>
      <w:r w:rsidRPr="004646FF">
        <w:rPr>
          <w:b/>
        </w:rPr>
        <w:t xml:space="preserve"> cells are efficiently transfected</w:t>
      </w:r>
      <w:r w:rsidR="00CA2B14" w:rsidRPr="004646FF">
        <w:rPr>
          <w:b/>
        </w:rPr>
        <w:t xml:space="preserve"> with miRNAs</w:t>
      </w:r>
      <w:r w:rsidRPr="004646FF">
        <w:rPr>
          <w:b/>
        </w:rPr>
        <w:t>. (A)</w:t>
      </w:r>
      <w:r w:rsidRPr="004646FF">
        <w:t xml:space="preserve"> Flow cytometry analysis of primary monocytes derived from healthy controls, 24 h post-transfection, showing </w:t>
      </w:r>
      <w:r w:rsidR="0081711B">
        <w:t>&gt;</w:t>
      </w:r>
      <w:r w:rsidRPr="004646FF">
        <w:t xml:space="preserve">90% transfection efficiency. </w:t>
      </w:r>
      <w:r w:rsidRPr="004646FF">
        <w:rPr>
          <w:b/>
        </w:rPr>
        <w:t>(B)</w:t>
      </w:r>
      <w:r w:rsidRPr="004646FF">
        <w:t xml:space="preserve"> Representative confocal image taken 24 h post-transfection shows that all cells in the field express the miRNA conjugated with a near-infrared dye (in white).</w:t>
      </w:r>
      <w:r w:rsidR="00C31828" w:rsidRPr="004646FF">
        <w:t xml:space="preserve"> </w:t>
      </w:r>
    </w:p>
    <w:p w14:paraId="12DA34FD" w14:textId="77777777" w:rsidR="003149EC" w:rsidRPr="004646FF" w:rsidRDefault="003149EC" w:rsidP="00501660">
      <w:pPr>
        <w:jc w:val="left"/>
        <w:rPr>
          <w:b/>
        </w:rPr>
      </w:pPr>
    </w:p>
    <w:p w14:paraId="4F4248DB" w14:textId="7F2A174D" w:rsidR="00092D2F" w:rsidRPr="004646FF" w:rsidRDefault="003149EC" w:rsidP="00501660">
      <w:pPr>
        <w:jc w:val="left"/>
      </w:pPr>
      <w:r w:rsidRPr="004646FF">
        <w:rPr>
          <w:b/>
        </w:rPr>
        <w:t xml:space="preserve">Figure 3: </w:t>
      </w:r>
      <w:r w:rsidR="003C31C5" w:rsidRPr="004646FF">
        <w:rPr>
          <w:b/>
        </w:rPr>
        <w:t xml:space="preserve">Viability of transfected cells. </w:t>
      </w:r>
      <w:r w:rsidR="003C31C5" w:rsidRPr="004646FF">
        <w:t>Graph bars represent average cell viability of</w:t>
      </w:r>
      <w:r w:rsidR="00C2701E" w:rsidRPr="004646FF">
        <w:t xml:space="preserve"> two</w:t>
      </w:r>
      <w:r w:rsidR="003C31C5" w:rsidRPr="004646FF">
        <w:t xml:space="preserve"> </w:t>
      </w:r>
      <w:r w:rsidR="000776A5" w:rsidRPr="004646FF">
        <w:t>HIV</w:t>
      </w:r>
      <w:r w:rsidR="000776A5" w:rsidRPr="004646FF">
        <w:rPr>
          <w:vertAlign w:val="superscript"/>
        </w:rPr>
        <w:t>+</w:t>
      </w:r>
      <w:r w:rsidR="000776A5" w:rsidRPr="004646FF">
        <w:t xml:space="preserve"> </w:t>
      </w:r>
      <w:r w:rsidR="00523199" w:rsidRPr="004646FF">
        <w:t>patients</w:t>
      </w:r>
      <w:r w:rsidR="00914E7B" w:rsidRPr="004646FF">
        <w:t xml:space="preserve"> </w:t>
      </w:r>
      <w:r w:rsidR="00914E7B" w:rsidRPr="004646FF">
        <w:rPr>
          <w:b/>
        </w:rPr>
        <w:t>(A)</w:t>
      </w:r>
      <w:r w:rsidR="00523199" w:rsidRPr="004646FF">
        <w:t xml:space="preserve"> and </w:t>
      </w:r>
      <w:r w:rsidR="00C2701E" w:rsidRPr="004646FF">
        <w:t xml:space="preserve">two </w:t>
      </w:r>
      <w:r w:rsidR="00523199" w:rsidRPr="004646FF">
        <w:t>healthy controls</w:t>
      </w:r>
      <w:r w:rsidR="00914E7B" w:rsidRPr="004646FF">
        <w:t xml:space="preserve"> </w:t>
      </w:r>
      <w:r w:rsidR="00914E7B" w:rsidRPr="004646FF">
        <w:rPr>
          <w:b/>
        </w:rPr>
        <w:t>(B)</w:t>
      </w:r>
      <w:r w:rsidR="003C31C5" w:rsidRPr="004646FF">
        <w:t xml:space="preserve"> determined using </w:t>
      </w:r>
      <w:r w:rsidR="00636369" w:rsidRPr="004646FF">
        <w:t>a colorimetric</w:t>
      </w:r>
      <w:r w:rsidR="00C2701E" w:rsidRPr="004646FF">
        <w:t xml:space="preserve"> assay</w:t>
      </w:r>
      <w:r w:rsidR="003C31C5" w:rsidRPr="004646FF">
        <w:t xml:space="preserve">, after transfection with </w:t>
      </w:r>
      <w:r w:rsidR="00621F9B" w:rsidRPr="004646FF">
        <w:t xml:space="preserve">miR-146a-5p </w:t>
      </w:r>
      <w:r w:rsidR="003C31C5" w:rsidRPr="004646FF">
        <w:t xml:space="preserve">or siRNA </w:t>
      </w:r>
      <w:r w:rsidR="00621F9B" w:rsidRPr="004646FF">
        <w:t xml:space="preserve">to </w:t>
      </w:r>
      <w:r w:rsidR="000776A5" w:rsidRPr="004646FF">
        <w:t>EIF</w:t>
      </w:r>
      <w:r w:rsidR="00621F9B" w:rsidRPr="004646FF">
        <w:t xml:space="preserve">4EBP1 (siRNA) </w:t>
      </w:r>
      <w:r w:rsidR="003C31C5" w:rsidRPr="004646FF">
        <w:t xml:space="preserve">and the appropriate controls at day 1 </w:t>
      </w:r>
      <w:r w:rsidR="003C31C5" w:rsidRPr="00501660">
        <w:rPr>
          <w:bCs/>
        </w:rPr>
        <w:t>(A) or day 4 (B),</w:t>
      </w:r>
      <w:r w:rsidR="003C31C5" w:rsidRPr="004646FF">
        <w:t xml:space="preserve"> all tested at day 7. </w:t>
      </w:r>
    </w:p>
    <w:p w14:paraId="620CBB4D" w14:textId="77777777" w:rsidR="003149EC" w:rsidRPr="004646FF" w:rsidRDefault="003149EC" w:rsidP="00501660">
      <w:pPr>
        <w:jc w:val="left"/>
        <w:rPr>
          <w:b/>
        </w:rPr>
      </w:pPr>
    </w:p>
    <w:p w14:paraId="1AC35160" w14:textId="77AC9AC4" w:rsidR="00092D2F" w:rsidRPr="004646FF" w:rsidRDefault="00BC0246" w:rsidP="00501660">
      <w:pPr>
        <w:jc w:val="left"/>
      </w:pPr>
      <w:r w:rsidRPr="004646FF">
        <w:rPr>
          <w:b/>
        </w:rPr>
        <w:t>Figure 4</w:t>
      </w:r>
      <w:r w:rsidR="00092D2F" w:rsidRPr="004646FF">
        <w:rPr>
          <w:b/>
        </w:rPr>
        <w:t>: Efficient downregulation of protein levels upon siRNA</w:t>
      </w:r>
      <w:r w:rsidR="00523199" w:rsidRPr="004646FF">
        <w:rPr>
          <w:b/>
        </w:rPr>
        <w:t>/miRNA</w:t>
      </w:r>
      <w:r w:rsidR="00092D2F" w:rsidRPr="004646FF">
        <w:rPr>
          <w:b/>
        </w:rPr>
        <w:t xml:space="preserve"> transfection post-isolation of CD14</w:t>
      </w:r>
      <w:r w:rsidR="00092D2F" w:rsidRPr="004646FF">
        <w:rPr>
          <w:b/>
          <w:vertAlign w:val="superscript"/>
        </w:rPr>
        <w:t>+</w:t>
      </w:r>
      <w:r w:rsidR="00092D2F" w:rsidRPr="004646FF">
        <w:rPr>
          <w:b/>
        </w:rPr>
        <w:t xml:space="preserve"> monocytes. </w:t>
      </w:r>
      <w:r w:rsidR="00471968" w:rsidRPr="004646FF">
        <w:t xml:space="preserve">Control and HIV-derived monocytes </w:t>
      </w:r>
      <w:r w:rsidR="00673F89" w:rsidRPr="004646FF">
        <w:t>(1</w:t>
      </w:r>
      <w:r w:rsidR="0081711B">
        <w:t xml:space="preserve"> </w:t>
      </w:r>
      <w:r w:rsidR="00673F89" w:rsidRPr="004646FF">
        <w:t>x</w:t>
      </w:r>
      <w:r w:rsidR="0081711B">
        <w:t xml:space="preserve"> </w:t>
      </w:r>
      <w:r w:rsidR="00673F89" w:rsidRPr="004646FF">
        <w:t>10</w:t>
      </w:r>
      <w:r w:rsidR="00673F89" w:rsidRPr="004646FF">
        <w:rPr>
          <w:vertAlign w:val="superscript"/>
        </w:rPr>
        <w:t>6</w:t>
      </w:r>
      <w:r w:rsidR="00673F89" w:rsidRPr="004646FF">
        <w:t xml:space="preserve"> cells) </w:t>
      </w:r>
      <w:r w:rsidR="00471968" w:rsidRPr="004646FF">
        <w:t xml:space="preserve">were transfected at day 1 </w:t>
      </w:r>
      <w:r w:rsidR="00471968" w:rsidRPr="004646FF">
        <w:rPr>
          <w:b/>
        </w:rPr>
        <w:t>(A)</w:t>
      </w:r>
      <w:r w:rsidR="00471968" w:rsidRPr="004646FF">
        <w:t xml:space="preserve"> or day 4 </w:t>
      </w:r>
      <w:r w:rsidR="00471968" w:rsidRPr="004646FF">
        <w:rPr>
          <w:b/>
        </w:rPr>
        <w:t>(</w:t>
      </w:r>
      <w:r w:rsidRPr="004646FF">
        <w:rPr>
          <w:b/>
        </w:rPr>
        <w:t>C</w:t>
      </w:r>
      <w:r w:rsidR="00471968" w:rsidRPr="004646FF">
        <w:rPr>
          <w:b/>
        </w:rPr>
        <w:t>)</w:t>
      </w:r>
      <w:r w:rsidR="00471968" w:rsidRPr="004646FF">
        <w:t xml:space="preserve"> post-isolation using siRNA against EIF4EBP1 mRNA. </w:t>
      </w:r>
      <w:r w:rsidR="003149EC" w:rsidRPr="004646FF">
        <w:t xml:space="preserve">Panels </w:t>
      </w:r>
      <w:r w:rsidR="00A47B00">
        <w:t>(</w:t>
      </w:r>
      <w:r w:rsidR="003149EC" w:rsidRPr="005D5359">
        <w:rPr>
          <w:b/>
          <w:bCs/>
        </w:rPr>
        <w:t>B</w:t>
      </w:r>
      <w:r w:rsidR="00A47B00">
        <w:rPr>
          <w:b/>
          <w:bCs/>
        </w:rPr>
        <w:t>)</w:t>
      </w:r>
      <w:r w:rsidR="003149EC" w:rsidRPr="004646FF">
        <w:t xml:space="preserve"> and </w:t>
      </w:r>
      <w:r w:rsidR="00A47B00">
        <w:t>(</w:t>
      </w:r>
      <w:r w:rsidR="003149EC" w:rsidRPr="005D5359">
        <w:rPr>
          <w:b/>
          <w:bCs/>
        </w:rPr>
        <w:t>D</w:t>
      </w:r>
      <w:r w:rsidR="00A47B00">
        <w:rPr>
          <w:b/>
          <w:bCs/>
        </w:rPr>
        <w:t>)</w:t>
      </w:r>
      <w:r w:rsidR="003149EC" w:rsidRPr="004646FF">
        <w:t xml:space="preserve"> represent quantification of EIF4EBP1 expression compared to GAPDH</w:t>
      </w:r>
      <w:r w:rsidR="00665FCF" w:rsidRPr="004646FF">
        <w:t xml:space="preserve"> and</w:t>
      </w:r>
      <w:r w:rsidR="000776A5" w:rsidRPr="004646FF">
        <w:t xml:space="preserve"> is</w:t>
      </w:r>
      <w:r w:rsidR="00665FCF" w:rsidRPr="004646FF">
        <w:t xml:space="preserve"> expressed as</w:t>
      </w:r>
      <w:r w:rsidR="0081711B">
        <w:t xml:space="preserve"> the</w:t>
      </w:r>
      <w:r w:rsidR="00665FCF" w:rsidRPr="004646FF">
        <w:t xml:space="preserve"> percentage over mock for patient (Pt) or control (</w:t>
      </w:r>
      <w:r w:rsidR="000776A5" w:rsidRPr="004646FF">
        <w:t>C</w:t>
      </w:r>
      <w:r w:rsidR="00665FCF" w:rsidRPr="004646FF">
        <w:t>trl)</w:t>
      </w:r>
      <w:r w:rsidR="00665FCF" w:rsidRPr="00501660">
        <w:rPr>
          <w:bCs/>
        </w:rPr>
        <w:t xml:space="preserve"> (A) </w:t>
      </w:r>
      <w:r w:rsidR="00665FCF" w:rsidRPr="004646FF">
        <w:t xml:space="preserve">or </w:t>
      </w:r>
      <w:proofErr w:type="spellStart"/>
      <w:r w:rsidR="00665FCF" w:rsidRPr="004646FF">
        <w:t>untransfected</w:t>
      </w:r>
      <w:proofErr w:type="spellEnd"/>
      <w:r w:rsidR="00665FCF" w:rsidRPr="004646FF">
        <w:t xml:space="preserve"> for patient or control </w:t>
      </w:r>
      <w:r w:rsidR="00665FCF" w:rsidRPr="00501660">
        <w:rPr>
          <w:bCs/>
        </w:rPr>
        <w:t>(B)</w:t>
      </w:r>
      <w:r w:rsidR="003149EC" w:rsidRPr="00501660">
        <w:rPr>
          <w:bCs/>
        </w:rPr>
        <w:t>.</w:t>
      </w:r>
      <w:r w:rsidR="003149EC" w:rsidRPr="004646FF">
        <w:t xml:space="preserve"> </w:t>
      </w:r>
      <w:r w:rsidR="003E26D3" w:rsidRPr="004646FF">
        <w:rPr>
          <w:b/>
        </w:rPr>
        <w:t>(</w:t>
      </w:r>
      <w:r w:rsidR="00523199" w:rsidRPr="004646FF">
        <w:rPr>
          <w:b/>
        </w:rPr>
        <w:t>E)</w:t>
      </w:r>
      <w:r w:rsidR="00523199" w:rsidRPr="004646FF">
        <w:t xml:space="preserve"> Representative bar graph</w:t>
      </w:r>
      <w:r w:rsidR="00795595" w:rsidRPr="004646FF">
        <w:t xml:space="preserve"> of two experiments</w:t>
      </w:r>
      <w:r w:rsidR="00523199" w:rsidRPr="004646FF">
        <w:t xml:space="preserve"> showing miR-146a-5p </w:t>
      </w:r>
      <w:r w:rsidR="00523199" w:rsidRPr="004646FF">
        <w:lastRenderedPageBreak/>
        <w:t>expression in HIV-derived cells transfected at day 4 (bars 1</w:t>
      </w:r>
      <w:r w:rsidR="0081711B">
        <w:t>–</w:t>
      </w:r>
      <w:r w:rsidR="00523199" w:rsidRPr="004646FF">
        <w:t xml:space="preserve">4) or day 1 (right bar) and harvested at day 7. The fold change is calculated over the </w:t>
      </w:r>
      <w:proofErr w:type="spellStart"/>
      <w:r w:rsidR="00523199" w:rsidRPr="004646FF">
        <w:t>untransfected</w:t>
      </w:r>
      <w:proofErr w:type="spellEnd"/>
      <w:r w:rsidR="00523199" w:rsidRPr="004646FF">
        <w:t xml:space="preserve"> sample</w:t>
      </w:r>
      <w:r w:rsidR="0081711B">
        <w:t xml:space="preserve"> (</w:t>
      </w:r>
      <w:proofErr w:type="spellStart"/>
      <w:r w:rsidRPr="004646FF">
        <w:t>siR</w:t>
      </w:r>
      <w:proofErr w:type="spellEnd"/>
      <w:r w:rsidR="0081711B">
        <w:t xml:space="preserve"> =</w:t>
      </w:r>
      <w:r w:rsidRPr="004646FF">
        <w:t xml:space="preserve"> siRNA</w:t>
      </w:r>
      <w:r w:rsidR="0081711B">
        <w:t>).</w:t>
      </w:r>
      <w:r w:rsidRPr="004646FF">
        <w:t xml:space="preserve"> </w:t>
      </w:r>
      <w:proofErr w:type="spellStart"/>
      <w:r w:rsidR="00471968" w:rsidRPr="004646FF">
        <w:t>siR</w:t>
      </w:r>
      <w:proofErr w:type="spellEnd"/>
      <w:r w:rsidR="00471968" w:rsidRPr="004646FF">
        <w:t>*</w:t>
      </w:r>
      <w:r w:rsidR="00523199" w:rsidRPr="004646FF">
        <w:t xml:space="preserve"> or miR-145a-5p*</w:t>
      </w:r>
      <w:r w:rsidRPr="004646FF">
        <w:t xml:space="preserve"> indicate incubation of the cells with siRNA</w:t>
      </w:r>
      <w:r w:rsidR="00523199" w:rsidRPr="004646FF">
        <w:t xml:space="preserve"> or miR-146a-5p</w:t>
      </w:r>
      <w:r w:rsidRPr="004646FF">
        <w:t xml:space="preserve"> without t</w:t>
      </w:r>
      <w:r w:rsidR="00471968" w:rsidRPr="004646FF">
        <w:t>he transfection reagent.</w:t>
      </w:r>
      <w:r w:rsidR="00795595" w:rsidRPr="004646FF">
        <w:t xml:space="preserve"> The experiment was repeated </w:t>
      </w:r>
      <w:r w:rsidR="0081711B">
        <w:t>2x</w:t>
      </w:r>
      <w:r w:rsidR="00795595" w:rsidRPr="004646FF">
        <w:t xml:space="preserve"> with control-derived cells </w:t>
      </w:r>
      <w:r w:rsidR="0081711B">
        <w:t>and produced</w:t>
      </w:r>
      <w:r w:rsidR="00795595" w:rsidRPr="004646FF">
        <w:t xml:space="preserve"> essentially the same results (data not shown).</w:t>
      </w:r>
    </w:p>
    <w:p w14:paraId="1E6EFAB8" w14:textId="77777777" w:rsidR="00B32616" w:rsidRPr="004646FF" w:rsidRDefault="00B32616" w:rsidP="00501660">
      <w:pPr>
        <w:jc w:val="left"/>
        <w:rPr>
          <w:color w:val="808080" w:themeColor="background1" w:themeShade="80"/>
        </w:rPr>
      </w:pPr>
    </w:p>
    <w:p w14:paraId="2295347F" w14:textId="77777777" w:rsidR="006305D7" w:rsidRPr="004646FF" w:rsidRDefault="006305D7" w:rsidP="00501660">
      <w:pPr>
        <w:jc w:val="left"/>
        <w:rPr>
          <w:b/>
        </w:rPr>
      </w:pPr>
      <w:r w:rsidRPr="004646FF">
        <w:rPr>
          <w:b/>
        </w:rPr>
        <w:t>DISCUSSION</w:t>
      </w:r>
      <w:r w:rsidRPr="004646FF">
        <w:rPr>
          <w:b/>
          <w:bCs/>
        </w:rPr>
        <w:t xml:space="preserve">: </w:t>
      </w:r>
    </w:p>
    <w:p w14:paraId="0820303F" w14:textId="20D22E8B" w:rsidR="00BB7B55" w:rsidRPr="004646FF" w:rsidRDefault="0081711B" w:rsidP="00501660">
      <w:pPr>
        <w:jc w:val="left"/>
        <w:rPr>
          <w:color w:val="auto"/>
        </w:rPr>
      </w:pPr>
      <w:r>
        <w:rPr>
          <w:color w:val="auto"/>
        </w:rPr>
        <w:t>T</w:t>
      </w:r>
      <w:r w:rsidR="00882F12" w:rsidRPr="004646FF">
        <w:rPr>
          <w:color w:val="auto"/>
        </w:rPr>
        <w:t>he presented protocol demonstrate</w:t>
      </w:r>
      <w:r>
        <w:rPr>
          <w:color w:val="auto"/>
        </w:rPr>
        <w:t>s</w:t>
      </w:r>
      <w:r w:rsidR="00882F12" w:rsidRPr="004646FF">
        <w:rPr>
          <w:color w:val="auto"/>
        </w:rPr>
        <w:t xml:space="preserve"> the use of primary cells from HIV</w:t>
      </w:r>
      <w:r w:rsidR="000776A5" w:rsidRPr="004646FF">
        <w:rPr>
          <w:color w:val="auto"/>
        </w:rPr>
        <w:t>-</w:t>
      </w:r>
      <w:r w:rsidR="00882F12" w:rsidRPr="004646FF">
        <w:rPr>
          <w:color w:val="auto"/>
        </w:rPr>
        <w:t xml:space="preserve">infected subjects as a model for studying monocytes and macrophages. </w:t>
      </w:r>
      <w:r w:rsidR="004800DF" w:rsidRPr="004646FF">
        <w:rPr>
          <w:color w:val="auto"/>
        </w:rPr>
        <w:t>HIV</w:t>
      </w:r>
      <w:r w:rsidR="004800DF" w:rsidRPr="004646FF">
        <w:rPr>
          <w:color w:val="auto"/>
          <w:vertAlign w:val="superscript"/>
        </w:rPr>
        <w:t>+</w:t>
      </w:r>
      <w:r w:rsidR="004800DF" w:rsidRPr="004646FF">
        <w:rPr>
          <w:color w:val="auto"/>
        </w:rPr>
        <w:t xml:space="preserve"> patients undergoing </w:t>
      </w:r>
      <w:proofErr w:type="spellStart"/>
      <w:r w:rsidR="007F6627" w:rsidRPr="004646FF">
        <w:rPr>
          <w:color w:val="auto"/>
        </w:rPr>
        <w:t>c</w:t>
      </w:r>
      <w:r w:rsidR="004800DF" w:rsidRPr="004646FF">
        <w:rPr>
          <w:color w:val="auto"/>
        </w:rPr>
        <w:t>ART</w:t>
      </w:r>
      <w:proofErr w:type="spellEnd"/>
      <w:r w:rsidR="004800DF" w:rsidRPr="004646FF">
        <w:rPr>
          <w:color w:val="auto"/>
        </w:rPr>
        <w:t xml:space="preserve"> live with infection for multiple years and </w:t>
      </w:r>
      <w:r>
        <w:rPr>
          <w:color w:val="auto"/>
        </w:rPr>
        <w:t>can</w:t>
      </w:r>
      <w:r w:rsidR="004800DF" w:rsidRPr="004646FF">
        <w:rPr>
          <w:color w:val="auto"/>
        </w:rPr>
        <w:t xml:space="preserve"> </w:t>
      </w:r>
      <w:r>
        <w:rPr>
          <w:color w:val="auto"/>
        </w:rPr>
        <w:t xml:space="preserve">also </w:t>
      </w:r>
      <w:r w:rsidR="004800DF" w:rsidRPr="004646FF">
        <w:rPr>
          <w:color w:val="auto"/>
        </w:rPr>
        <w:t xml:space="preserve">have other co-infections related a compromised immune system. </w:t>
      </w:r>
      <w:r>
        <w:rPr>
          <w:color w:val="auto"/>
        </w:rPr>
        <w:t>T</w:t>
      </w:r>
      <w:r w:rsidR="004800DF" w:rsidRPr="004646FF">
        <w:rPr>
          <w:color w:val="auto"/>
        </w:rPr>
        <w:t>o study immunomodulation in the presence of HIV chronic infection,</w:t>
      </w:r>
      <w:r>
        <w:rPr>
          <w:color w:val="auto"/>
        </w:rPr>
        <w:t xml:space="preserve"> </w:t>
      </w:r>
      <w:r w:rsidR="004800DF" w:rsidRPr="004646FF">
        <w:rPr>
          <w:color w:val="auto"/>
        </w:rPr>
        <w:t xml:space="preserve">cells </w:t>
      </w:r>
      <w:r>
        <w:rPr>
          <w:color w:val="auto"/>
        </w:rPr>
        <w:t xml:space="preserve">were harvested </w:t>
      </w:r>
      <w:r w:rsidR="004800DF" w:rsidRPr="004646FF">
        <w:rPr>
          <w:color w:val="auto"/>
        </w:rPr>
        <w:t xml:space="preserve">from patients directly. As miRNAs have been shown to play major roles in cell development and differentiation, </w:t>
      </w:r>
      <w:r>
        <w:rPr>
          <w:color w:val="auto"/>
        </w:rPr>
        <w:t>the protocol</w:t>
      </w:r>
      <w:r w:rsidR="004800DF" w:rsidRPr="004646FF">
        <w:rPr>
          <w:color w:val="auto"/>
        </w:rPr>
        <w:t xml:space="preserve"> </w:t>
      </w:r>
      <w:r w:rsidR="00C2013D" w:rsidRPr="004646FF">
        <w:rPr>
          <w:color w:val="auto"/>
        </w:rPr>
        <w:t>focus</w:t>
      </w:r>
      <w:r>
        <w:rPr>
          <w:color w:val="auto"/>
        </w:rPr>
        <w:t>es</w:t>
      </w:r>
      <w:r w:rsidR="00C2013D" w:rsidRPr="004646FF">
        <w:rPr>
          <w:color w:val="auto"/>
        </w:rPr>
        <w:t xml:space="preserve"> on the ability to </w:t>
      </w:r>
      <w:r w:rsidR="00C519F4" w:rsidRPr="004646FF">
        <w:rPr>
          <w:color w:val="auto"/>
        </w:rPr>
        <w:t>manipulate</w:t>
      </w:r>
      <w:r w:rsidR="00C2013D" w:rsidRPr="004646FF">
        <w:rPr>
          <w:color w:val="auto"/>
        </w:rPr>
        <w:t xml:space="preserve"> miRNA</w:t>
      </w:r>
      <w:r w:rsidR="00C519F4" w:rsidRPr="004646FF">
        <w:rPr>
          <w:color w:val="auto"/>
        </w:rPr>
        <w:t xml:space="preserve"> </w:t>
      </w:r>
      <w:r w:rsidR="00C2013D" w:rsidRPr="004646FF">
        <w:rPr>
          <w:color w:val="auto"/>
        </w:rPr>
        <w:t>expression in these primary cells</w:t>
      </w:r>
      <w:r w:rsidR="007F6627" w:rsidRPr="004646FF">
        <w:rPr>
          <w:color w:val="auto"/>
        </w:rPr>
        <w:t xml:space="preserve"> (</w:t>
      </w:r>
      <w:r w:rsidR="007F6627" w:rsidRPr="00501660">
        <w:rPr>
          <w:b/>
          <w:bCs/>
          <w:color w:val="auto"/>
        </w:rPr>
        <w:t>Fig</w:t>
      </w:r>
      <w:r w:rsidRPr="00501660">
        <w:rPr>
          <w:b/>
          <w:bCs/>
          <w:color w:val="auto"/>
        </w:rPr>
        <w:t>ure</w:t>
      </w:r>
      <w:r w:rsidR="007F6627" w:rsidRPr="00501660">
        <w:rPr>
          <w:b/>
          <w:bCs/>
          <w:color w:val="auto"/>
        </w:rPr>
        <w:t xml:space="preserve"> </w:t>
      </w:r>
      <w:r w:rsidR="00C519F4" w:rsidRPr="00501660">
        <w:rPr>
          <w:b/>
          <w:bCs/>
          <w:color w:val="auto"/>
        </w:rPr>
        <w:t>2</w:t>
      </w:r>
      <w:r w:rsidRPr="00501660">
        <w:rPr>
          <w:b/>
          <w:bCs/>
          <w:color w:val="auto"/>
        </w:rPr>
        <w:t xml:space="preserve">, Figure 3, Figure </w:t>
      </w:r>
      <w:r w:rsidR="00C519F4" w:rsidRPr="00501660">
        <w:rPr>
          <w:b/>
          <w:bCs/>
          <w:color w:val="auto"/>
        </w:rPr>
        <w:t>4</w:t>
      </w:r>
      <w:r w:rsidR="007F6627" w:rsidRPr="004646FF">
        <w:rPr>
          <w:color w:val="auto"/>
        </w:rPr>
        <w:t>)</w:t>
      </w:r>
      <w:r w:rsidR="00C2013D" w:rsidRPr="004646FF">
        <w:rPr>
          <w:color w:val="auto"/>
        </w:rPr>
        <w:t xml:space="preserve">. </w:t>
      </w:r>
      <w:r>
        <w:rPr>
          <w:color w:val="auto"/>
        </w:rPr>
        <w:t>Using</w:t>
      </w:r>
      <w:r w:rsidR="007F6627" w:rsidRPr="004646FF">
        <w:rPr>
          <w:color w:val="auto"/>
        </w:rPr>
        <w:t xml:space="preserve"> </w:t>
      </w:r>
      <w:r w:rsidR="00C519F4" w:rsidRPr="004646FF">
        <w:rPr>
          <w:color w:val="auto"/>
        </w:rPr>
        <w:t>the same</w:t>
      </w:r>
      <w:r w:rsidR="007F6627" w:rsidRPr="004646FF">
        <w:rPr>
          <w:color w:val="auto"/>
        </w:rPr>
        <w:t xml:space="preserve"> procedure, </w:t>
      </w:r>
      <w:r>
        <w:rPr>
          <w:color w:val="auto"/>
        </w:rPr>
        <w:t>this</w:t>
      </w:r>
      <w:r w:rsidR="007F6627" w:rsidRPr="004646FF">
        <w:rPr>
          <w:color w:val="auto"/>
        </w:rPr>
        <w:t xml:space="preserve"> protocol </w:t>
      </w:r>
      <w:r w:rsidR="00C519F4" w:rsidRPr="004646FF">
        <w:rPr>
          <w:color w:val="auto"/>
        </w:rPr>
        <w:t xml:space="preserve">also </w:t>
      </w:r>
      <w:r w:rsidR="007F6627" w:rsidRPr="004646FF">
        <w:rPr>
          <w:color w:val="auto"/>
        </w:rPr>
        <w:t>works very well for siRNAs (</w:t>
      </w:r>
      <w:r w:rsidR="007F6627" w:rsidRPr="00501660">
        <w:rPr>
          <w:b/>
          <w:bCs/>
          <w:color w:val="auto"/>
        </w:rPr>
        <w:t>Fig</w:t>
      </w:r>
      <w:r w:rsidRPr="00501660">
        <w:rPr>
          <w:b/>
          <w:bCs/>
          <w:color w:val="auto"/>
        </w:rPr>
        <w:t>ure</w:t>
      </w:r>
      <w:r w:rsidR="00C519F4" w:rsidRPr="00501660">
        <w:rPr>
          <w:b/>
          <w:bCs/>
          <w:color w:val="auto"/>
        </w:rPr>
        <w:t xml:space="preserve"> 3</w:t>
      </w:r>
      <w:r w:rsidRPr="00501660">
        <w:rPr>
          <w:b/>
          <w:bCs/>
          <w:color w:val="auto"/>
        </w:rPr>
        <w:t>, Figure</w:t>
      </w:r>
      <w:r w:rsidR="007F6627" w:rsidRPr="00501660">
        <w:rPr>
          <w:b/>
          <w:bCs/>
          <w:color w:val="auto"/>
        </w:rPr>
        <w:t xml:space="preserve"> 4</w:t>
      </w:r>
      <w:r w:rsidR="007F6627" w:rsidRPr="004646FF">
        <w:rPr>
          <w:color w:val="auto"/>
        </w:rPr>
        <w:t xml:space="preserve">). </w:t>
      </w:r>
      <w:r w:rsidR="00C519F4" w:rsidRPr="004646FF">
        <w:rPr>
          <w:color w:val="auto"/>
        </w:rPr>
        <w:t xml:space="preserve">Due to </w:t>
      </w:r>
      <w:r w:rsidR="00C519F4" w:rsidRPr="004646FF">
        <w:t xml:space="preserve">the potential phagocytic activity of mature macrophages, </w:t>
      </w:r>
      <w:r w:rsidR="00BC0246" w:rsidRPr="004646FF">
        <w:t>in addition to mock and scramble siRNA controls,</w:t>
      </w:r>
      <w:r>
        <w:t xml:space="preserve"> </w:t>
      </w:r>
      <w:r w:rsidR="00BC0246" w:rsidRPr="004646FF">
        <w:t>a control</w:t>
      </w:r>
      <w:r>
        <w:t xml:space="preserve"> is used (</w:t>
      </w:r>
      <w:r w:rsidR="00BC0246" w:rsidRPr="004646FF">
        <w:t xml:space="preserve">indicated as </w:t>
      </w:r>
      <w:proofErr w:type="spellStart"/>
      <w:r w:rsidR="00BC0246" w:rsidRPr="004646FF">
        <w:t>siR</w:t>
      </w:r>
      <w:proofErr w:type="spellEnd"/>
      <w:r w:rsidR="00BC0246" w:rsidRPr="004646FF">
        <w:t>*</w:t>
      </w:r>
      <w:r w:rsidR="00C519F4" w:rsidRPr="004646FF">
        <w:t xml:space="preserve"> or </w:t>
      </w:r>
      <w:proofErr w:type="spellStart"/>
      <w:r w:rsidR="00C519F4" w:rsidRPr="004646FF">
        <w:t>miR</w:t>
      </w:r>
      <w:proofErr w:type="spellEnd"/>
      <w:r w:rsidR="00C519F4" w:rsidRPr="004646FF">
        <w:t>*</w:t>
      </w:r>
      <w:r w:rsidR="00BC0246" w:rsidRPr="004646FF">
        <w:t xml:space="preserve"> in </w:t>
      </w:r>
      <w:r w:rsidR="00BC0246" w:rsidRPr="00501660">
        <w:rPr>
          <w:b/>
          <w:bCs/>
        </w:rPr>
        <w:t>Figure</w:t>
      </w:r>
      <w:r w:rsidR="00C519F4" w:rsidRPr="00501660">
        <w:rPr>
          <w:b/>
          <w:bCs/>
        </w:rPr>
        <w:t xml:space="preserve"> 3</w:t>
      </w:r>
      <w:r w:rsidR="00C519F4" w:rsidRPr="004646FF">
        <w:t xml:space="preserve"> and</w:t>
      </w:r>
      <w:r w:rsidR="00BC0246" w:rsidRPr="004646FF">
        <w:t xml:space="preserve"> </w:t>
      </w:r>
      <w:r w:rsidRPr="00501660">
        <w:rPr>
          <w:b/>
          <w:bCs/>
        </w:rPr>
        <w:t xml:space="preserve">Figure </w:t>
      </w:r>
      <w:r w:rsidR="00BC0246" w:rsidRPr="00501660">
        <w:rPr>
          <w:b/>
          <w:bCs/>
        </w:rPr>
        <w:t>4</w:t>
      </w:r>
      <w:r>
        <w:t>),</w:t>
      </w:r>
      <w:r w:rsidR="00BC0246" w:rsidRPr="004646FF">
        <w:t xml:space="preserve"> in which the transfection reagent</w:t>
      </w:r>
      <w:r>
        <w:t xml:space="preserve"> is omitted</w:t>
      </w:r>
      <w:r w:rsidR="00BC0246" w:rsidRPr="004646FF">
        <w:t>. Data confirm that the transfection reagent is required for proper siRNA</w:t>
      </w:r>
      <w:r w:rsidR="00C519F4" w:rsidRPr="004646FF">
        <w:t>/miRNA</w:t>
      </w:r>
      <w:r w:rsidR="00BC0246" w:rsidRPr="004646FF">
        <w:t xml:space="preserve"> delivery into the cells</w:t>
      </w:r>
      <w:r w:rsidR="00C519F4" w:rsidRPr="004646FF">
        <w:t xml:space="preserve">, </w:t>
      </w:r>
      <w:r w:rsidR="00F96E43" w:rsidRPr="004646FF">
        <w:t xml:space="preserve">as </w:t>
      </w:r>
      <w:r w:rsidR="00C519F4" w:rsidRPr="004646FF">
        <w:t xml:space="preserve">without </w:t>
      </w:r>
      <w:r w:rsidR="00F96E43" w:rsidRPr="004646FF">
        <w:t>the reagent</w:t>
      </w:r>
      <w:r>
        <w:t>,</w:t>
      </w:r>
      <w:r w:rsidR="00C519F4" w:rsidRPr="004646FF">
        <w:t xml:space="preserve"> cells do not spontane</w:t>
      </w:r>
      <w:r w:rsidR="00F96E43" w:rsidRPr="004646FF">
        <w:t xml:space="preserve">ously uptake the miRNA or siRNA, even when they are already differentiated into macrophages (day 4 after plating and polarization, </w:t>
      </w:r>
      <w:r w:rsidR="00F96E43" w:rsidRPr="00501660">
        <w:rPr>
          <w:b/>
          <w:bCs/>
        </w:rPr>
        <w:t>Fig</w:t>
      </w:r>
      <w:r w:rsidRPr="00501660">
        <w:rPr>
          <w:b/>
          <w:bCs/>
        </w:rPr>
        <w:t>ure</w:t>
      </w:r>
      <w:r w:rsidR="00F96E43" w:rsidRPr="00501660">
        <w:rPr>
          <w:b/>
          <w:bCs/>
        </w:rPr>
        <w:t xml:space="preserve"> 3 </w:t>
      </w:r>
      <w:r w:rsidR="00F96E43" w:rsidRPr="004646FF">
        <w:t xml:space="preserve">and </w:t>
      </w:r>
      <w:r w:rsidRPr="00501660">
        <w:rPr>
          <w:b/>
          <w:bCs/>
        </w:rPr>
        <w:t xml:space="preserve">Figure </w:t>
      </w:r>
      <w:r w:rsidR="00F96E43" w:rsidRPr="00501660">
        <w:rPr>
          <w:b/>
          <w:bCs/>
        </w:rPr>
        <w:t>4</w:t>
      </w:r>
      <w:r w:rsidR="00F96E43" w:rsidRPr="004646FF">
        <w:t>).</w:t>
      </w:r>
      <w:r w:rsidR="00C519F4" w:rsidRPr="004646FF">
        <w:t xml:space="preserve"> </w:t>
      </w:r>
      <w:r w:rsidR="00BC0246" w:rsidRPr="004646FF">
        <w:t xml:space="preserve"> </w:t>
      </w:r>
    </w:p>
    <w:p w14:paraId="39C29171" w14:textId="7E3DF519" w:rsidR="00CA272F" w:rsidRPr="004646FF" w:rsidRDefault="00CA272F" w:rsidP="00501660">
      <w:pPr>
        <w:jc w:val="left"/>
        <w:rPr>
          <w:color w:val="auto"/>
        </w:rPr>
      </w:pPr>
    </w:p>
    <w:p w14:paraId="43505D39" w14:textId="3C4D8E59" w:rsidR="00DC5E1D" w:rsidRPr="004646FF" w:rsidRDefault="00F96E43" w:rsidP="00501660">
      <w:pPr>
        <w:jc w:val="left"/>
        <w:rPr>
          <w:color w:val="auto"/>
        </w:rPr>
      </w:pPr>
      <w:r w:rsidRPr="004646FF">
        <w:rPr>
          <w:color w:val="auto"/>
        </w:rPr>
        <w:t>While using commercially available kits for isolation and transfection of human primary CD14</w:t>
      </w:r>
      <w:r w:rsidRPr="004646FF">
        <w:rPr>
          <w:color w:val="auto"/>
          <w:vertAlign w:val="superscript"/>
        </w:rPr>
        <w:t>+</w:t>
      </w:r>
      <w:r w:rsidRPr="004646FF">
        <w:rPr>
          <w:color w:val="auto"/>
        </w:rPr>
        <w:t xml:space="preserve"> monocytes, there are key steps optimized </w:t>
      </w:r>
      <w:r w:rsidR="00DC5E1D" w:rsidRPr="004646FF">
        <w:rPr>
          <w:color w:val="auto"/>
        </w:rPr>
        <w:t>to</w:t>
      </w:r>
      <w:r w:rsidRPr="004646FF">
        <w:rPr>
          <w:color w:val="auto"/>
        </w:rPr>
        <w:t xml:space="preserve"> make the procedure reproducible and successful.</w:t>
      </w:r>
      <w:r w:rsidR="003E26D3" w:rsidRPr="004646FF">
        <w:rPr>
          <w:color w:val="auto"/>
        </w:rPr>
        <w:t xml:space="preserve"> Specifically</w:t>
      </w:r>
      <w:r w:rsidR="00A54781" w:rsidRPr="004646FF">
        <w:rPr>
          <w:color w:val="auto"/>
        </w:rPr>
        <w:t>,</w:t>
      </w:r>
      <w:r w:rsidRPr="004646FF">
        <w:rPr>
          <w:color w:val="auto"/>
        </w:rPr>
        <w:t xml:space="preserve"> 1) </w:t>
      </w:r>
      <w:r w:rsidR="00DA1D5B">
        <w:rPr>
          <w:color w:val="auto"/>
        </w:rPr>
        <w:t>t</w:t>
      </w:r>
      <w:r w:rsidR="00AD14E7" w:rsidRPr="004646FF">
        <w:rPr>
          <w:color w:val="auto"/>
        </w:rPr>
        <w:t>he number of cells plated is critical for their survival and differentiation, and 1</w:t>
      </w:r>
      <w:r w:rsidR="00DA1D5B">
        <w:rPr>
          <w:color w:val="auto"/>
        </w:rPr>
        <w:t xml:space="preserve"> </w:t>
      </w:r>
      <w:r w:rsidR="00AD14E7" w:rsidRPr="004646FF">
        <w:rPr>
          <w:color w:val="auto"/>
        </w:rPr>
        <w:t>x</w:t>
      </w:r>
      <w:r w:rsidR="00DA1D5B">
        <w:rPr>
          <w:color w:val="auto"/>
        </w:rPr>
        <w:t xml:space="preserve"> </w:t>
      </w:r>
      <w:r w:rsidR="00AD14E7" w:rsidRPr="004646FF">
        <w:rPr>
          <w:color w:val="auto"/>
        </w:rPr>
        <w:t>10</w:t>
      </w:r>
      <w:r w:rsidR="00AD14E7" w:rsidRPr="004646FF">
        <w:rPr>
          <w:color w:val="auto"/>
          <w:vertAlign w:val="superscript"/>
        </w:rPr>
        <w:t>6</w:t>
      </w:r>
      <w:r w:rsidR="00AD14E7" w:rsidRPr="004646FF">
        <w:rPr>
          <w:color w:val="auto"/>
        </w:rPr>
        <w:t xml:space="preserve"> cells/35 mm dish </w:t>
      </w:r>
      <w:r w:rsidR="00DA1D5B">
        <w:rPr>
          <w:color w:val="auto"/>
        </w:rPr>
        <w:t xml:space="preserve">was found to </w:t>
      </w:r>
      <w:r w:rsidR="00AD14E7" w:rsidRPr="004646FF">
        <w:rPr>
          <w:color w:val="auto"/>
        </w:rPr>
        <w:t>work best</w:t>
      </w:r>
      <w:r w:rsidR="003E26D3" w:rsidRPr="004646FF">
        <w:rPr>
          <w:color w:val="auto"/>
        </w:rPr>
        <w:t>.</w:t>
      </w:r>
      <w:r w:rsidRPr="004646FF">
        <w:rPr>
          <w:color w:val="auto"/>
        </w:rPr>
        <w:t xml:space="preserve"> </w:t>
      </w:r>
      <w:r w:rsidR="00DC5E1D" w:rsidRPr="004646FF">
        <w:rPr>
          <w:color w:val="auto"/>
        </w:rPr>
        <w:t xml:space="preserve">2) </w:t>
      </w:r>
      <w:r w:rsidR="00AD14E7" w:rsidRPr="004646FF">
        <w:rPr>
          <w:color w:val="auto"/>
        </w:rPr>
        <w:t>Freshly isolated CD14</w:t>
      </w:r>
      <w:r w:rsidR="00AD14E7" w:rsidRPr="004646FF">
        <w:rPr>
          <w:color w:val="auto"/>
          <w:vertAlign w:val="superscript"/>
        </w:rPr>
        <w:t>+</w:t>
      </w:r>
      <w:r w:rsidR="00AD14E7" w:rsidRPr="004646FF">
        <w:rPr>
          <w:color w:val="auto"/>
        </w:rPr>
        <w:t xml:space="preserve"> cells do not uniformly attach to the culture dish if seeded in the presence of FBS. </w:t>
      </w:r>
      <w:proofErr w:type="gramStart"/>
      <w:r w:rsidR="00AD14E7" w:rsidRPr="004646FF">
        <w:rPr>
          <w:color w:val="auto"/>
        </w:rPr>
        <w:t>As a consequence</w:t>
      </w:r>
      <w:proofErr w:type="gramEnd"/>
      <w:r w:rsidR="00AD14E7" w:rsidRPr="004646FF">
        <w:rPr>
          <w:color w:val="auto"/>
        </w:rPr>
        <w:t xml:space="preserve">, when replacing the medium 4 h after transfection, all unattached cells will be removed, making plate-to-plate conditions highly variable. 3) </w:t>
      </w:r>
      <w:r w:rsidR="00DA1D5B">
        <w:rPr>
          <w:color w:val="auto"/>
        </w:rPr>
        <w:t xml:space="preserve">It was </w:t>
      </w:r>
      <w:r w:rsidR="00AD14E7" w:rsidRPr="004646FF">
        <w:rPr>
          <w:color w:val="auto"/>
        </w:rPr>
        <w:t>found that replacing the medium 4 h following transfection, reduces toxicity due to transfecting reagents</w:t>
      </w:r>
      <w:r w:rsidR="00DA1D5B" w:rsidRPr="00DA1D5B">
        <w:rPr>
          <w:color w:val="auto"/>
        </w:rPr>
        <w:t xml:space="preserve"> </w:t>
      </w:r>
      <w:r w:rsidR="00DA1D5B" w:rsidRPr="004646FF">
        <w:rPr>
          <w:color w:val="auto"/>
        </w:rPr>
        <w:t>while not affecting</w:t>
      </w:r>
      <w:r w:rsidR="00DA1D5B">
        <w:rPr>
          <w:color w:val="auto"/>
        </w:rPr>
        <w:t xml:space="preserve"> the</w:t>
      </w:r>
      <w:r w:rsidR="00DA1D5B" w:rsidRPr="004646FF">
        <w:rPr>
          <w:color w:val="auto"/>
        </w:rPr>
        <w:t xml:space="preserve"> efficiency of transfection</w:t>
      </w:r>
      <w:r w:rsidR="00AD14E7" w:rsidRPr="004646FF">
        <w:rPr>
          <w:color w:val="auto"/>
        </w:rPr>
        <w:t xml:space="preserve">. 4) </w:t>
      </w:r>
      <w:r w:rsidR="00DA1D5B">
        <w:rPr>
          <w:color w:val="auto"/>
        </w:rPr>
        <w:t>T</w:t>
      </w:r>
      <w:r w:rsidR="00AD14E7" w:rsidRPr="004646FF">
        <w:rPr>
          <w:color w:val="auto"/>
        </w:rPr>
        <w:t>ransfection conditions</w:t>
      </w:r>
      <w:r w:rsidR="00DA1D5B">
        <w:rPr>
          <w:color w:val="auto"/>
        </w:rPr>
        <w:t xml:space="preserve"> were optimized</w:t>
      </w:r>
      <w:r w:rsidR="00AD14E7" w:rsidRPr="004646FF">
        <w:rPr>
          <w:color w:val="auto"/>
        </w:rPr>
        <w:t xml:space="preserve"> to require less siRNA or miRNA </w:t>
      </w:r>
      <w:r w:rsidR="00E50345" w:rsidRPr="004646FF">
        <w:rPr>
          <w:color w:val="auto"/>
        </w:rPr>
        <w:t xml:space="preserve">(15 </w:t>
      </w:r>
      <w:proofErr w:type="spellStart"/>
      <w:r w:rsidR="00E50345" w:rsidRPr="004646FF">
        <w:rPr>
          <w:color w:val="auto"/>
        </w:rPr>
        <w:t>nM</w:t>
      </w:r>
      <w:proofErr w:type="spellEnd"/>
      <w:r w:rsidR="00E50345" w:rsidRPr="004646FF">
        <w:rPr>
          <w:color w:val="auto"/>
        </w:rPr>
        <w:t xml:space="preserve">) </w:t>
      </w:r>
      <w:r w:rsidR="00AD14E7" w:rsidRPr="004646FF">
        <w:rPr>
          <w:color w:val="auto"/>
        </w:rPr>
        <w:t>than concentrations recommended by the manufacturer</w:t>
      </w:r>
      <w:r w:rsidR="00E50345" w:rsidRPr="004646FF">
        <w:rPr>
          <w:color w:val="auto"/>
        </w:rPr>
        <w:t xml:space="preserve"> (25 </w:t>
      </w:r>
      <w:proofErr w:type="spellStart"/>
      <w:r w:rsidR="00E50345" w:rsidRPr="004646FF">
        <w:rPr>
          <w:color w:val="auto"/>
        </w:rPr>
        <w:t>nM</w:t>
      </w:r>
      <w:proofErr w:type="spellEnd"/>
      <w:r w:rsidR="00E50345" w:rsidRPr="004646FF">
        <w:rPr>
          <w:color w:val="auto"/>
        </w:rPr>
        <w:t>)</w:t>
      </w:r>
      <w:r w:rsidR="00AD14E7" w:rsidRPr="004646FF">
        <w:rPr>
          <w:color w:val="auto"/>
        </w:rPr>
        <w:t>.</w:t>
      </w:r>
      <w:r w:rsidR="00E50345" w:rsidRPr="004646FF">
        <w:rPr>
          <w:color w:val="auto"/>
        </w:rPr>
        <w:t xml:space="preserve"> 5) Due to the highly adherent nature of the cells, </w:t>
      </w:r>
      <w:r w:rsidR="00FA70BE" w:rsidRPr="004646FF">
        <w:rPr>
          <w:color w:val="auto"/>
        </w:rPr>
        <w:t>adding</w:t>
      </w:r>
      <w:r w:rsidR="00E50345" w:rsidRPr="004646FF">
        <w:rPr>
          <w:color w:val="auto"/>
        </w:rPr>
        <w:t xml:space="preserve"> lysis buffer directly to the plate</w:t>
      </w:r>
      <w:r w:rsidR="00FA70BE" w:rsidRPr="004646FF">
        <w:rPr>
          <w:color w:val="auto"/>
        </w:rPr>
        <w:t xml:space="preserve"> </w:t>
      </w:r>
      <w:r w:rsidR="00DA1D5B">
        <w:rPr>
          <w:color w:val="auto"/>
        </w:rPr>
        <w:t>greatly</w:t>
      </w:r>
      <w:r w:rsidR="00FA70BE" w:rsidRPr="004646FF">
        <w:rPr>
          <w:color w:val="auto"/>
        </w:rPr>
        <w:t xml:space="preserve"> improves the concentration of proteins or RNA harvested.</w:t>
      </w:r>
      <w:r w:rsidR="00E50345" w:rsidRPr="004646FF">
        <w:rPr>
          <w:color w:val="auto"/>
        </w:rPr>
        <w:t xml:space="preserve"> </w:t>
      </w:r>
      <w:r w:rsidR="000C0B13" w:rsidRPr="004646FF">
        <w:rPr>
          <w:color w:val="auto"/>
        </w:rPr>
        <w:t>However</w:t>
      </w:r>
      <w:r w:rsidR="00DA1D5B">
        <w:rPr>
          <w:color w:val="auto"/>
        </w:rPr>
        <w:t>,</w:t>
      </w:r>
      <w:r w:rsidR="000C0B13" w:rsidRPr="004646FF">
        <w:rPr>
          <w:color w:val="auto"/>
        </w:rPr>
        <w:t xml:space="preserve"> if it is necessary to remove cells from the plate</w:t>
      </w:r>
      <w:r w:rsidR="00DA1D5B">
        <w:rPr>
          <w:color w:val="auto"/>
        </w:rPr>
        <w:t xml:space="preserve"> (i.e., for</w:t>
      </w:r>
      <w:r w:rsidR="000C0B13" w:rsidRPr="004646FF">
        <w:rPr>
          <w:color w:val="auto"/>
        </w:rPr>
        <w:t xml:space="preserve"> flow cytometry analysis</w:t>
      </w:r>
      <w:r w:rsidR="00DA1D5B">
        <w:rPr>
          <w:color w:val="auto"/>
        </w:rPr>
        <w:t>)</w:t>
      </w:r>
      <w:r w:rsidR="000C0B13" w:rsidRPr="004646FF">
        <w:rPr>
          <w:color w:val="auto"/>
        </w:rPr>
        <w:t>, it is best to use PBS with EDTA and gently scrape the cells.  This method reduce</w:t>
      </w:r>
      <w:r w:rsidR="00DA1D5B">
        <w:rPr>
          <w:color w:val="auto"/>
        </w:rPr>
        <w:t>s</w:t>
      </w:r>
      <w:r w:rsidR="000C0B13" w:rsidRPr="004646FF">
        <w:rPr>
          <w:color w:val="auto"/>
        </w:rPr>
        <w:t xml:space="preserve"> the</w:t>
      </w:r>
      <w:r w:rsidR="00DA1D5B">
        <w:rPr>
          <w:color w:val="auto"/>
        </w:rPr>
        <w:t xml:space="preserve"> number </w:t>
      </w:r>
      <w:r w:rsidR="000C0B13" w:rsidRPr="004646FF">
        <w:rPr>
          <w:color w:val="auto"/>
        </w:rPr>
        <w:t xml:space="preserve">of </w:t>
      </w:r>
      <w:r w:rsidR="00DA1D5B">
        <w:rPr>
          <w:color w:val="auto"/>
        </w:rPr>
        <w:t xml:space="preserve">collected </w:t>
      </w:r>
      <w:r w:rsidR="000C0B13" w:rsidRPr="004646FF">
        <w:rPr>
          <w:color w:val="auto"/>
        </w:rPr>
        <w:t>cells by approximately 20</w:t>
      </w:r>
      <w:r w:rsidR="00DA1D5B">
        <w:rPr>
          <w:color w:val="auto"/>
        </w:rPr>
        <w:t>%–</w:t>
      </w:r>
      <w:r w:rsidR="000C0B13" w:rsidRPr="004646FF">
        <w:rPr>
          <w:color w:val="auto"/>
        </w:rPr>
        <w:t xml:space="preserve">30%, so it is important to plan experiments accordingly to obtain </w:t>
      </w:r>
      <w:proofErr w:type="gramStart"/>
      <w:r w:rsidR="00DA1D5B">
        <w:rPr>
          <w:color w:val="auto"/>
        </w:rPr>
        <w:t>sufficient</w:t>
      </w:r>
      <w:proofErr w:type="gramEnd"/>
      <w:r w:rsidR="00DA1D5B">
        <w:rPr>
          <w:color w:val="auto"/>
        </w:rPr>
        <w:t xml:space="preserve"> cell numbers</w:t>
      </w:r>
      <w:r w:rsidR="000C0B13" w:rsidRPr="004646FF">
        <w:rPr>
          <w:color w:val="auto"/>
        </w:rPr>
        <w:t xml:space="preserve"> for further analysis.</w:t>
      </w:r>
    </w:p>
    <w:p w14:paraId="1D85D3E0" w14:textId="77777777" w:rsidR="00BB7B55" w:rsidRPr="004646FF" w:rsidRDefault="00BB7B55" w:rsidP="00501660">
      <w:pPr>
        <w:jc w:val="left"/>
        <w:rPr>
          <w:color w:val="auto"/>
        </w:rPr>
      </w:pPr>
    </w:p>
    <w:p w14:paraId="78527A62" w14:textId="78D4604A" w:rsidR="00C2477E" w:rsidRPr="004646FF" w:rsidRDefault="005506FE" w:rsidP="00501660">
      <w:pPr>
        <w:jc w:val="left"/>
        <w:rPr>
          <w:color w:val="auto"/>
        </w:rPr>
      </w:pPr>
      <w:r w:rsidRPr="004646FF">
        <w:rPr>
          <w:color w:val="auto"/>
        </w:rPr>
        <w:t>When followed correctly, t</w:t>
      </w:r>
      <w:r w:rsidR="00C2013D" w:rsidRPr="004646FF">
        <w:rPr>
          <w:color w:val="auto"/>
        </w:rPr>
        <w:t xml:space="preserve">his procedure </w:t>
      </w:r>
      <w:r w:rsidR="00FA70BE" w:rsidRPr="004646FF">
        <w:rPr>
          <w:color w:val="auto"/>
        </w:rPr>
        <w:t xml:space="preserve">demonstrates </w:t>
      </w:r>
      <w:r w:rsidR="00DA1D5B">
        <w:rPr>
          <w:color w:val="auto"/>
        </w:rPr>
        <w:t>the</w:t>
      </w:r>
      <w:r w:rsidR="00C2013D" w:rsidRPr="004646FF">
        <w:rPr>
          <w:color w:val="auto"/>
        </w:rPr>
        <w:t xml:space="preserve"> obtain</w:t>
      </w:r>
      <w:r w:rsidR="00DA1D5B">
        <w:rPr>
          <w:color w:val="auto"/>
        </w:rPr>
        <w:t>ing of</w:t>
      </w:r>
      <w:r w:rsidR="00C2013D" w:rsidRPr="004646FF">
        <w:rPr>
          <w:color w:val="auto"/>
        </w:rPr>
        <w:t xml:space="preserve"> highly pure CD14</w:t>
      </w:r>
      <w:r w:rsidR="00FA70BE" w:rsidRPr="004646FF">
        <w:rPr>
          <w:color w:val="auto"/>
          <w:vertAlign w:val="superscript"/>
        </w:rPr>
        <w:t>+</w:t>
      </w:r>
      <w:r w:rsidR="00C2013D" w:rsidRPr="004646FF">
        <w:rPr>
          <w:color w:val="auto"/>
        </w:rPr>
        <w:t xml:space="preserve"> population of monocytes, transfect</w:t>
      </w:r>
      <w:r w:rsidR="00DA1D5B">
        <w:rPr>
          <w:color w:val="auto"/>
        </w:rPr>
        <w:t>ion of</w:t>
      </w:r>
      <w:r w:rsidRPr="004646FF">
        <w:rPr>
          <w:color w:val="auto"/>
        </w:rPr>
        <w:t xml:space="preserve"> </w:t>
      </w:r>
      <w:r w:rsidR="007F6627" w:rsidRPr="004646FF">
        <w:rPr>
          <w:color w:val="auto"/>
        </w:rPr>
        <w:t xml:space="preserve">siRNAs and </w:t>
      </w:r>
      <w:r w:rsidR="00C2013D" w:rsidRPr="004646FF">
        <w:rPr>
          <w:color w:val="auto"/>
        </w:rPr>
        <w:t>small RNA</w:t>
      </w:r>
      <w:r w:rsidRPr="004646FF">
        <w:rPr>
          <w:color w:val="auto"/>
        </w:rPr>
        <w:t>s such as miRNAs, culture</w:t>
      </w:r>
      <w:r w:rsidR="00C2013D" w:rsidRPr="004646FF">
        <w:rPr>
          <w:color w:val="auto"/>
        </w:rPr>
        <w:t xml:space="preserve"> conditions, and differentiation into M1 or M2 macrophages. </w:t>
      </w:r>
      <w:r w:rsidRPr="004646FF">
        <w:rPr>
          <w:color w:val="auto"/>
        </w:rPr>
        <w:t xml:space="preserve">This method may be applied </w:t>
      </w:r>
      <w:r w:rsidR="00CA272F" w:rsidRPr="004646FF">
        <w:rPr>
          <w:color w:val="auto"/>
        </w:rPr>
        <w:t xml:space="preserve">to study </w:t>
      </w:r>
      <w:r w:rsidRPr="004646FF">
        <w:rPr>
          <w:color w:val="auto"/>
        </w:rPr>
        <w:t>complex diseases or infections</w:t>
      </w:r>
      <w:r w:rsidR="00A54781" w:rsidRPr="004646FF">
        <w:rPr>
          <w:color w:val="auto"/>
        </w:rPr>
        <w:t xml:space="preserve"> other than HIV</w:t>
      </w:r>
      <w:r w:rsidRPr="004646FF">
        <w:rPr>
          <w:color w:val="auto"/>
        </w:rPr>
        <w:t>.</w:t>
      </w:r>
    </w:p>
    <w:p w14:paraId="0F2DF5BE" w14:textId="77777777" w:rsidR="00014314" w:rsidRPr="004646FF" w:rsidRDefault="00014314" w:rsidP="00501660">
      <w:pPr>
        <w:jc w:val="left"/>
        <w:rPr>
          <w:color w:val="auto"/>
        </w:rPr>
      </w:pPr>
    </w:p>
    <w:p w14:paraId="7139427A" w14:textId="77777777" w:rsidR="00AA03DF" w:rsidRPr="004646FF" w:rsidRDefault="00AA03DF" w:rsidP="00501660">
      <w:pPr>
        <w:pStyle w:val="NormalWeb"/>
        <w:spacing w:before="0" w:beforeAutospacing="0" w:after="0" w:afterAutospacing="0"/>
        <w:jc w:val="left"/>
        <w:rPr>
          <w:color w:val="808080"/>
        </w:rPr>
      </w:pPr>
      <w:r w:rsidRPr="004646FF">
        <w:rPr>
          <w:b/>
          <w:bCs/>
        </w:rPr>
        <w:t xml:space="preserve">ACKNOWLEDGMENTS:  </w:t>
      </w:r>
    </w:p>
    <w:p w14:paraId="3CB834F6" w14:textId="2436257A" w:rsidR="00F34184" w:rsidRPr="004646FF" w:rsidRDefault="00DA1D5B" w:rsidP="00501660">
      <w:pPr>
        <w:jc w:val="left"/>
      </w:pPr>
      <w:r>
        <w:rPr>
          <w:color w:val="auto"/>
        </w:rPr>
        <w:lastRenderedPageBreak/>
        <w:t>The authors would like to t</w:t>
      </w:r>
      <w:r w:rsidR="00587A50" w:rsidRPr="004646FF">
        <w:rPr>
          <w:color w:val="auto"/>
        </w:rPr>
        <w:t xml:space="preserve">hank the HIV Clinical/Tumor Biorepository </w:t>
      </w:r>
      <w:r w:rsidR="00F34184" w:rsidRPr="004646FF">
        <w:rPr>
          <w:color w:val="auto"/>
        </w:rPr>
        <w:t xml:space="preserve">Core </w:t>
      </w:r>
      <w:r w:rsidR="00587A50" w:rsidRPr="004646FF">
        <w:rPr>
          <w:color w:val="auto"/>
        </w:rPr>
        <w:t>for providing patient samples</w:t>
      </w:r>
      <w:r w:rsidR="00F34184" w:rsidRPr="004646FF">
        <w:rPr>
          <w:color w:val="auto"/>
        </w:rPr>
        <w:t xml:space="preserve"> and the </w:t>
      </w:r>
      <w:r w:rsidR="00F34184" w:rsidRPr="004646FF">
        <w:rPr>
          <w:color w:val="212121"/>
          <w:shd w:val="clear" w:color="auto" w:fill="FFFFFF"/>
        </w:rPr>
        <w:t>Cellular Immunology Metabolism Core</w:t>
      </w:r>
      <w:r w:rsidR="00F34184" w:rsidRPr="004646FF">
        <w:rPr>
          <w:b/>
        </w:rPr>
        <w:t xml:space="preserve"> </w:t>
      </w:r>
      <w:r w:rsidR="00F34184" w:rsidRPr="004646FF">
        <w:t xml:space="preserve">for providing flow cytometry analysis.  This project </w:t>
      </w:r>
      <w:r w:rsidR="00FC4627" w:rsidRPr="004646FF">
        <w:t xml:space="preserve">was </w:t>
      </w:r>
      <w:r w:rsidR="00F34184" w:rsidRPr="004646FF">
        <w:t>funded by</w:t>
      </w:r>
      <w:r w:rsidR="001C3DD9" w:rsidRPr="004646FF">
        <w:t xml:space="preserve"> NIH P20GM121288 and P30GM114732.</w:t>
      </w:r>
    </w:p>
    <w:p w14:paraId="01D497EA" w14:textId="77777777" w:rsidR="00F34184" w:rsidRPr="004646FF" w:rsidRDefault="00F34184" w:rsidP="00501660">
      <w:pPr>
        <w:jc w:val="left"/>
        <w:rPr>
          <w:b/>
        </w:rPr>
      </w:pPr>
    </w:p>
    <w:p w14:paraId="53D4979D" w14:textId="77777777" w:rsidR="00AA03DF" w:rsidRPr="004646FF" w:rsidRDefault="00AA03DF" w:rsidP="00501660">
      <w:pPr>
        <w:jc w:val="left"/>
        <w:rPr>
          <w:color w:val="808080"/>
        </w:rPr>
      </w:pPr>
      <w:r w:rsidRPr="004646FF">
        <w:rPr>
          <w:b/>
        </w:rPr>
        <w:t>DISCLOSURES</w:t>
      </w:r>
      <w:r w:rsidRPr="004646FF">
        <w:rPr>
          <w:b/>
          <w:bCs/>
        </w:rPr>
        <w:t xml:space="preserve">:  </w:t>
      </w:r>
    </w:p>
    <w:p w14:paraId="1DC9574D" w14:textId="77777777" w:rsidR="00AA03DF" w:rsidRPr="004646FF" w:rsidRDefault="00E822A6" w:rsidP="00501660">
      <w:pPr>
        <w:jc w:val="left"/>
        <w:rPr>
          <w:color w:val="auto"/>
        </w:rPr>
      </w:pPr>
      <w:r w:rsidRPr="004646FF">
        <w:rPr>
          <w:color w:val="auto"/>
        </w:rPr>
        <w:t>The authors have nothing to disclose.</w:t>
      </w:r>
    </w:p>
    <w:p w14:paraId="5026F9B7" w14:textId="77777777" w:rsidR="00E822A6" w:rsidRPr="004646FF" w:rsidRDefault="00E822A6" w:rsidP="00501660">
      <w:pPr>
        <w:jc w:val="left"/>
        <w:rPr>
          <w:color w:val="auto"/>
        </w:rPr>
      </w:pPr>
    </w:p>
    <w:p w14:paraId="0246CC08" w14:textId="77777777" w:rsidR="00B32616" w:rsidRPr="004646FF" w:rsidRDefault="009726EE" w:rsidP="00501660">
      <w:pPr>
        <w:jc w:val="left"/>
        <w:rPr>
          <w:b/>
          <w:color w:val="000000" w:themeColor="text1"/>
        </w:rPr>
      </w:pPr>
      <w:r w:rsidRPr="004646FF">
        <w:rPr>
          <w:b/>
          <w:bCs/>
        </w:rPr>
        <w:t>REFERENCES</w:t>
      </w:r>
      <w:r w:rsidR="00D04760" w:rsidRPr="004646FF">
        <w:rPr>
          <w:b/>
          <w:bCs/>
        </w:rPr>
        <w:t>:</w:t>
      </w:r>
      <w:r w:rsidRPr="004646FF">
        <w:t xml:space="preserve"> </w:t>
      </w:r>
    </w:p>
    <w:p w14:paraId="709C2363" w14:textId="4C487197" w:rsidR="00B54C44" w:rsidRPr="004646FF" w:rsidRDefault="00C73903" w:rsidP="00501660">
      <w:pPr>
        <w:pStyle w:val="EndNoteBibliography"/>
        <w:jc w:val="left"/>
      </w:pPr>
      <w:r w:rsidRPr="004646FF">
        <w:rPr>
          <w:color w:val="808080" w:themeColor="background1" w:themeShade="80"/>
        </w:rPr>
        <w:fldChar w:fldCharType="begin"/>
      </w:r>
      <w:r w:rsidRPr="004646FF">
        <w:rPr>
          <w:color w:val="808080" w:themeColor="background1" w:themeShade="80"/>
        </w:rPr>
        <w:instrText xml:space="preserve"> ADDIN EN.REFLIST </w:instrText>
      </w:r>
      <w:r w:rsidRPr="004646FF">
        <w:rPr>
          <w:color w:val="808080" w:themeColor="background1" w:themeShade="80"/>
        </w:rPr>
        <w:fldChar w:fldCharType="separate"/>
      </w:r>
      <w:bookmarkStart w:id="3" w:name="_ENREF_1"/>
      <w:r w:rsidR="00B54C44" w:rsidRPr="004646FF">
        <w:t>1</w:t>
      </w:r>
      <w:r w:rsidR="00B54C44" w:rsidRPr="004646FF">
        <w:tab/>
        <w:t>Slim, J.</w:t>
      </w:r>
      <w:r w:rsidR="00DA1D5B">
        <w:t>,</w:t>
      </w:r>
      <w:r w:rsidR="00B54C44" w:rsidRPr="004646FF">
        <w:t xml:space="preserve"> Saling, C. F. A Review of Management of Inflammation in the HIV Population. </w:t>
      </w:r>
      <w:r w:rsidR="00B54C44" w:rsidRPr="004646FF">
        <w:rPr>
          <w:i/>
        </w:rPr>
        <w:t>Biomed</w:t>
      </w:r>
      <w:r w:rsidR="00DA1D5B">
        <w:rPr>
          <w:i/>
        </w:rPr>
        <w:t>ical</w:t>
      </w:r>
      <w:r w:rsidR="00B54C44" w:rsidRPr="004646FF">
        <w:rPr>
          <w:i/>
        </w:rPr>
        <w:t xml:space="preserve"> Res</w:t>
      </w:r>
      <w:r w:rsidR="00DA1D5B">
        <w:rPr>
          <w:i/>
        </w:rPr>
        <w:t>earch</w:t>
      </w:r>
      <w:r w:rsidR="00B54C44" w:rsidRPr="004646FF">
        <w:rPr>
          <w:i/>
        </w:rPr>
        <w:t xml:space="preserve"> Int</w:t>
      </w:r>
      <w:r w:rsidR="00DA1D5B">
        <w:rPr>
          <w:i/>
        </w:rPr>
        <w:t>ernational</w:t>
      </w:r>
      <w:r w:rsidR="00B54C44" w:rsidRPr="004646FF">
        <w:rPr>
          <w:i/>
        </w:rPr>
        <w:t>.</w:t>
      </w:r>
      <w:r w:rsidR="00B54C44" w:rsidRPr="004646FF">
        <w:t xml:space="preserve"> </w:t>
      </w:r>
      <w:r w:rsidR="00B54C44" w:rsidRPr="004646FF">
        <w:rPr>
          <w:b/>
        </w:rPr>
        <w:t>2016</w:t>
      </w:r>
      <w:r w:rsidR="00B54C44" w:rsidRPr="004646FF">
        <w:t xml:space="preserve"> 3420638, doi:10.1155/2016/3420638, (2016).</w:t>
      </w:r>
      <w:bookmarkEnd w:id="3"/>
    </w:p>
    <w:p w14:paraId="79C05006" w14:textId="123A9782" w:rsidR="00B54C44" w:rsidRPr="004646FF" w:rsidRDefault="00B54C44" w:rsidP="00501660">
      <w:pPr>
        <w:pStyle w:val="EndNoteBibliography"/>
        <w:jc w:val="left"/>
      </w:pPr>
      <w:bookmarkStart w:id="4" w:name="_ENREF_2"/>
      <w:r w:rsidRPr="004646FF">
        <w:t>2</w:t>
      </w:r>
      <w:r w:rsidRPr="004646FF">
        <w:tab/>
        <w:t>Herskovitz, J.</w:t>
      </w:r>
      <w:r w:rsidR="00DA1D5B">
        <w:t>,</w:t>
      </w:r>
      <w:r w:rsidRPr="004646FF">
        <w:t xml:space="preserve"> Gendelman, H. E. HIV and the Macrophage: From Cell Reservoirs to Drug Delivery to Viral Eradication. </w:t>
      </w:r>
      <w:r w:rsidRPr="004646FF">
        <w:rPr>
          <w:i/>
        </w:rPr>
        <w:t>Journal of Neuroimmune Pharmacology.</w:t>
      </w:r>
      <w:r w:rsidRPr="004646FF">
        <w:t xml:space="preserve"> </w:t>
      </w:r>
      <w:r w:rsidRPr="004646FF">
        <w:rPr>
          <w:b/>
        </w:rPr>
        <w:t>14</w:t>
      </w:r>
      <w:r w:rsidRPr="004646FF">
        <w:t xml:space="preserve"> (1), 52-67, doi:10.1007/s11481-018-9785-6, (2019).</w:t>
      </w:r>
      <w:bookmarkEnd w:id="4"/>
    </w:p>
    <w:p w14:paraId="29F2FF96" w14:textId="6CD30E0C" w:rsidR="00B54C44" w:rsidRPr="004646FF" w:rsidRDefault="00B54C44" w:rsidP="00501660">
      <w:pPr>
        <w:pStyle w:val="EndNoteBibliography"/>
        <w:jc w:val="left"/>
      </w:pPr>
      <w:bookmarkStart w:id="5" w:name="_ENREF_3"/>
      <w:r w:rsidRPr="004646FF">
        <w:t>3</w:t>
      </w:r>
      <w:r w:rsidRPr="004646FF">
        <w:tab/>
        <w:t>Machado Andrade, V.</w:t>
      </w:r>
      <w:r w:rsidR="00DA1D5B">
        <w:t>,</w:t>
      </w:r>
      <w:r w:rsidRPr="004646FF">
        <w:t xml:space="preserve"> Stevenson, M. Host and Viral Factors Influencing Interplay between the Macrophage and HIV-1. </w:t>
      </w:r>
      <w:r w:rsidRPr="004646FF">
        <w:rPr>
          <w:i/>
        </w:rPr>
        <w:t>Journal of Neuroimmune Pharmacology.</w:t>
      </w:r>
      <w:r w:rsidRPr="004646FF">
        <w:t xml:space="preserve"> </w:t>
      </w:r>
      <w:r w:rsidRPr="004646FF">
        <w:rPr>
          <w:b/>
        </w:rPr>
        <w:t>14</w:t>
      </w:r>
      <w:r w:rsidRPr="004646FF">
        <w:t xml:space="preserve"> (1), 33-43, doi:10.1007/s11481-018-9795-4, (2019).</w:t>
      </w:r>
      <w:bookmarkEnd w:id="5"/>
    </w:p>
    <w:p w14:paraId="2699D81B" w14:textId="77CEC88F" w:rsidR="00B54C44" w:rsidRPr="004646FF" w:rsidRDefault="00B54C44" w:rsidP="00501660">
      <w:pPr>
        <w:pStyle w:val="EndNoteBibliography"/>
        <w:jc w:val="left"/>
      </w:pPr>
      <w:bookmarkStart w:id="6" w:name="_ENREF_4"/>
      <w:r w:rsidRPr="004646FF">
        <w:t>4</w:t>
      </w:r>
      <w:r w:rsidRPr="004646FF">
        <w:tab/>
        <w:t>Merino, K. M., Allers, C., Didier, E. S.</w:t>
      </w:r>
      <w:r w:rsidR="00DA1D5B">
        <w:t>,</w:t>
      </w:r>
      <w:r w:rsidRPr="004646FF">
        <w:t xml:space="preserve"> Kuroda, M. J. Role of Monocyte/Macrophages during HIV/SIV Infection in Adult and Pediatric Acquired Immune Deficiency Syndrome. </w:t>
      </w:r>
      <w:r w:rsidRPr="004646FF">
        <w:rPr>
          <w:i/>
        </w:rPr>
        <w:t>Frontiers in Immunology.</w:t>
      </w:r>
      <w:r w:rsidRPr="004646FF">
        <w:t xml:space="preserve"> </w:t>
      </w:r>
      <w:r w:rsidRPr="004646FF">
        <w:rPr>
          <w:b/>
        </w:rPr>
        <w:t>8</w:t>
      </w:r>
      <w:r w:rsidRPr="004646FF">
        <w:t xml:space="preserve"> 1693, doi:10.3389/fimmu.2017.01693, (2017).</w:t>
      </w:r>
      <w:bookmarkEnd w:id="6"/>
    </w:p>
    <w:p w14:paraId="7AB7FB6F" w14:textId="52F10CDC" w:rsidR="00B54C44" w:rsidRPr="004646FF" w:rsidRDefault="00B54C44" w:rsidP="00501660">
      <w:pPr>
        <w:pStyle w:val="EndNoteBibliography"/>
        <w:jc w:val="left"/>
      </w:pPr>
      <w:bookmarkStart w:id="7" w:name="_ENREF_5"/>
      <w:r w:rsidRPr="004646FF">
        <w:t>5</w:t>
      </w:r>
      <w:r w:rsidRPr="004646FF">
        <w:tab/>
        <w:t>Wacleche, V. S., Tremblay, C. L., Routy, J. P.</w:t>
      </w:r>
      <w:r w:rsidR="00DA1D5B">
        <w:t>,</w:t>
      </w:r>
      <w:r w:rsidRPr="004646FF">
        <w:t xml:space="preserve"> Ancuta, P. The Biology of Monocytes and Dendritic Cells: Contribution to HIV Pathogenesis. </w:t>
      </w:r>
      <w:r w:rsidRPr="004646FF">
        <w:rPr>
          <w:i/>
        </w:rPr>
        <w:t>Viruses.</w:t>
      </w:r>
      <w:r w:rsidRPr="004646FF">
        <w:t xml:space="preserve"> </w:t>
      </w:r>
      <w:r w:rsidRPr="004646FF">
        <w:rPr>
          <w:b/>
        </w:rPr>
        <w:t>10</w:t>
      </w:r>
      <w:r w:rsidRPr="004646FF">
        <w:t xml:space="preserve"> (2), doi:10.3390/v10020065, (2018).</w:t>
      </w:r>
      <w:bookmarkEnd w:id="7"/>
    </w:p>
    <w:p w14:paraId="12E8AD71" w14:textId="7CB2B58F" w:rsidR="00B54C44" w:rsidRPr="004646FF" w:rsidRDefault="00B54C44" w:rsidP="00501660">
      <w:pPr>
        <w:pStyle w:val="EndNoteBibliography"/>
        <w:jc w:val="left"/>
      </w:pPr>
      <w:bookmarkStart w:id="8" w:name="_ENREF_6"/>
      <w:r w:rsidRPr="004646FF">
        <w:t>6</w:t>
      </w:r>
      <w:r w:rsidRPr="004646FF">
        <w:tab/>
        <w:t>Davis, M. J.</w:t>
      </w:r>
      <w:r w:rsidRPr="004646FF">
        <w:rPr>
          <w:i/>
        </w:rPr>
        <w:t xml:space="preserve"> </w:t>
      </w:r>
      <w:r w:rsidR="00501660" w:rsidRPr="00501660">
        <w:t>et al</w:t>
      </w:r>
      <w:r w:rsidRPr="004646FF">
        <w:rPr>
          <w:i/>
        </w:rPr>
        <w:t>.</w:t>
      </w:r>
      <w:r w:rsidRPr="004646FF">
        <w:t xml:space="preserve"> Macrophage M1/M2 polarization dynamically adapts to changes in cytokine microenvironments in Cryptococcus neoformans infection. </w:t>
      </w:r>
      <w:r w:rsidRPr="004646FF">
        <w:rPr>
          <w:i/>
        </w:rPr>
        <w:t>MBio.</w:t>
      </w:r>
      <w:r w:rsidRPr="004646FF">
        <w:t xml:space="preserve"> </w:t>
      </w:r>
      <w:r w:rsidRPr="004646FF">
        <w:rPr>
          <w:b/>
        </w:rPr>
        <w:t>4</w:t>
      </w:r>
      <w:r w:rsidRPr="004646FF">
        <w:t xml:space="preserve"> (3), e00264-00213, doi:10.1128/mBio.00264-13, (2013).</w:t>
      </w:r>
      <w:bookmarkEnd w:id="8"/>
    </w:p>
    <w:p w14:paraId="1926F4CF" w14:textId="7379E2A9" w:rsidR="00B54C44" w:rsidRPr="004646FF" w:rsidRDefault="00B54C44" w:rsidP="00501660">
      <w:pPr>
        <w:pStyle w:val="EndNoteBibliography"/>
        <w:jc w:val="left"/>
      </w:pPr>
      <w:bookmarkStart w:id="9" w:name="_ENREF_7"/>
      <w:r w:rsidRPr="004646FF">
        <w:t>7</w:t>
      </w:r>
      <w:r w:rsidRPr="004646FF">
        <w:tab/>
        <w:t>Raggi, F.</w:t>
      </w:r>
      <w:r w:rsidRPr="004646FF">
        <w:rPr>
          <w:i/>
        </w:rPr>
        <w:t xml:space="preserve"> </w:t>
      </w:r>
      <w:r w:rsidR="00501660" w:rsidRPr="00501660">
        <w:t>et al</w:t>
      </w:r>
      <w:r w:rsidRPr="004646FF">
        <w:rPr>
          <w:i/>
        </w:rPr>
        <w:t>.</w:t>
      </w:r>
      <w:r w:rsidRPr="004646FF">
        <w:t xml:space="preserve"> Regulation of Human Macrophage M1-M2 Polarization Balance by Hypoxia and the Triggering Receptor Expressed on Myeloid Cells-1. </w:t>
      </w:r>
      <w:r w:rsidRPr="004646FF">
        <w:rPr>
          <w:i/>
        </w:rPr>
        <w:t>Frontiers in Immunology.</w:t>
      </w:r>
      <w:r w:rsidRPr="004646FF">
        <w:t xml:space="preserve"> </w:t>
      </w:r>
      <w:r w:rsidRPr="004646FF">
        <w:rPr>
          <w:b/>
        </w:rPr>
        <w:t>8</w:t>
      </w:r>
      <w:r w:rsidRPr="004646FF">
        <w:t xml:space="preserve"> 1097, doi:10.3389/fimmu.2017.01097, (2017).</w:t>
      </w:r>
      <w:bookmarkEnd w:id="9"/>
    </w:p>
    <w:p w14:paraId="447C50B1" w14:textId="1F6728CA" w:rsidR="00B54C44" w:rsidRPr="004646FF" w:rsidRDefault="00B54C44" w:rsidP="00501660">
      <w:pPr>
        <w:pStyle w:val="EndNoteBibliography"/>
        <w:jc w:val="left"/>
      </w:pPr>
      <w:bookmarkStart w:id="10" w:name="_ENREF_8"/>
      <w:r w:rsidRPr="004646FF">
        <w:t>8</w:t>
      </w:r>
      <w:r w:rsidRPr="004646FF">
        <w:tab/>
        <w:t>Van Overmeire, E.</w:t>
      </w:r>
      <w:r w:rsidRPr="004646FF">
        <w:rPr>
          <w:i/>
        </w:rPr>
        <w:t xml:space="preserve"> </w:t>
      </w:r>
      <w:r w:rsidR="00501660" w:rsidRPr="00501660">
        <w:t>et al</w:t>
      </w:r>
      <w:r w:rsidRPr="004646FF">
        <w:rPr>
          <w:i/>
        </w:rPr>
        <w:t>.</w:t>
      </w:r>
      <w:r w:rsidRPr="004646FF">
        <w:t xml:space="preserve"> M-CSF and GM-CSF Receptor Signaling Differentially Regulate Monocyte Maturation and Macrophage Polarization in the Tumor Microenvironment. </w:t>
      </w:r>
      <w:r w:rsidRPr="004646FF">
        <w:rPr>
          <w:i/>
        </w:rPr>
        <w:t>Cancer Research.</w:t>
      </w:r>
      <w:r w:rsidRPr="004646FF">
        <w:t xml:space="preserve"> </w:t>
      </w:r>
      <w:r w:rsidRPr="004646FF">
        <w:rPr>
          <w:b/>
        </w:rPr>
        <w:t>76</w:t>
      </w:r>
      <w:r w:rsidRPr="004646FF">
        <w:t xml:space="preserve"> (1), 35-42, doi:10.1158/0008-5472.CAN-15-0869, (2016).</w:t>
      </w:r>
      <w:bookmarkEnd w:id="10"/>
    </w:p>
    <w:p w14:paraId="66807328" w14:textId="609D984A" w:rsidR="00B54C44" w:rsidRPr="004646FF" w:rsidRDefault="00B54C44" w:rsidP="00501660">
      <w:pPr>
        <w:pStyle w:val="EndNoteBibliography"/>
        <w:jc w:val="left"/>
      </w:pPr>
      <w:bookmarkStart w:id="11" w:name="_ENREF_9"/>
      <w:r w:rsidRPr="004646FF">
        <w:t>9</w:t>
      </w:r>
      <w:r w:rsidRPr="004646FF">
        <w:tab/>
        <w:t>Vogel, D. Y.</w:t>
      </w:r>
      <w:r w:rsidRPr="004646FF">
        <w:rPr>
          <w:i/>
        </w:rPr>
        <w:t xml:space="preserve"> </w:t>
      </w:r>
      <w:r w:rsidR="00501660" w:rsidRPr="00501660">
        <w:t>et al</w:t>
      </w:r>
      <w:r w:rsidRPr="004646FF">
        <w:rPr>
          <w:i/>
        </w:rPr>
        <w:t>.</w:t>
      </w:r>
      <w:r w:rsidRPr="004646FF">
        <w:t xml:space="preserve"> Human macrophage polarization in vitro: maturation and activation methods compared. </w:t>
      </w:r>
      <w:r w:rsidRPr="004646FF">
        <w:rPr>
          <w:i/>
        </w:rPr>
        <w:t>Immunobiology.</w:t>
      </w:r>
      <w:r w:rsidRPr="004646FF">
        <w:t xml:space="preserve"> </w:t>
      </w:r>
      <w:r w:rsidRPr="004646FF">
        <w:rPr>
          <w:b/>
        </w:rPr>
        <w:t>219</w:t>
      </w:r>
      <w:r w:rsidRPr="004646FF">
        <w:t xml:space="preserve"> (9), 695-703, doi:10.1016/j.imbio.2014.05.002, (2014).</w:t>
      </w:r>
      <w:bookmarkEnd w:id="11"/>
    </w:p>
    <w:p w14:paraId="1FBA9174" w14:textId="048737F5" w:rsidR="00B54C44" w:rsidRPr="004646FF" w:rsidRDefault="00B54C44" w:rsidP="00501660">
      <w:pPr>
        <w:pStyle w:val="EndNoteBibliography"/>
        <w:jc w:val="left"/>
      </w:pPr>
      <w:bookmarkStart w:id="12" w:name="_ENREF_10"/>
      <w:r w:rsidRPr="004646FF">
        <w:t>10</w:t>
      </w:r>
      <w:r w:rsidRPr="004646FF">
        <w:tab/>
        <w:t>Almeida, M., Cordero, M., Almeida, J.</w:t>
      </w:r>
      <w:r w:rsidR="00DA1D5B">
        <w:t>,</w:t>
      </w:r>
      <w:r w:rsidRPr="004646FF">
        <w:t xml:space="preserve"> Orfao, A. Different subsets of peripheral blood dendritic cells show distinct phenotypic and functional abnormalities in HIV-1 infection. </w:t>
      </w:r>
      <w:r w:rsidRPr="004646FF">
        <w:rPr>
          <w:i/>
        </w:rPr>
        <w:t>AIDS.</w:t>
      </w:r>
      <w:r w:rsidRPr="004646FF">
        <w:t xml:space="preserve"> </w:t>
      </w:r>
      <w:r w:rsidRPr="004646FF">
        <w:rPr>
          <w:b/>
        </w:rPr>
        <w:t>19</w:t>
      </w:r>
      <w:r w:rsidRPr="004646FF">
        <w:t xml:space="preserve"> (3), 261-271 (2005).</w:t>
      </w:r>
      <w:bookmarkEnd w:id="12"/>
    </w:p>
    <w:p w14:paraId="4311E98D" w14:textId="07B72FD1" w:rsidR="00B54C44" w:rsidRPr="004646FF" w:rsidRDefault="00B54C44" w:rsidP="00501660">
      <w:pPr>
        <w:pStyle w:val="EndNoteBibliography"/>
        <w:jc w:val="left"/>
      </w:pPr>
      <w:bookmarkStart w:id="13" w:name="_ENREF_11"/>
      <w:r w:rsidRPr="004646FF">
        <w:t>11</w:t>
      </w:r>
      <w:r w:rsidRPr="004646FF">
        <w:tab/>
        <w:t>Ciesek, S.</w:t>
      </w:r>
      <w:r w:rsidRPr="004646FF">
        <w:rPr>
          <w:i/>
        </w:rPr>
        <w:t xml:space="preserve"> </w:t>
      </w:r>
      <w:r w:rsidR="00501660" w:rsidRPr="00501660">
        <w:t>et al</w:t>
      </w:r>
      <w:r w:rsidRPr="004646FF">
        <w:rPr>
          <w:i/>
        </w:rPr>
        <w:t>.</w:t>
      </w:r>
      <w:r w:rsidRPr="004646FF">
        <w:t xml:space="preserve"> Impaired TRAIL-dependent cytotoxicity of CD1c-positive dendritic cells in chronic hepatitis C virus infection. </w:t>
      </w:r>
      <w:r w:rsidRPr="004646FF">
        <w:rPr>
          <w:i/>
        </w:rPr>
        <w:t>Journal of Viral Hepatitis.</w:t>
      </w:r>
      <w:r w:rsidRPr="004646FF">
        <w:t xml:space="preserve"> </w:t>
      </w:r>
      <w:r w:rsidRPr="004646FF">
        <w:rPr>
          <w:b/>
        </w:rPr>
        <w:t>15</w:t>
      </w:r>
      <w:r w:rsidRPr="004646FF">
        <w:t xml:space="preserve"> (3), 200-211, doi:10.1111/j.1365-2893.2007.00930.x, (2008).</w:t>
      </w:r>
      <w:bookmarkEnd w:id="13"/>
    </w:p>
    <w:p w14:paraId="5371860D" w14:textId="527A51EC" w:rsidR="00B54C44" w:rsidRPr="004646FF" w:rsidRDefault="00B54C44" w:rsidP="00501660">
      <w:pPr>
        <w:pStyle w:val="EndNoteBibliography"/>
        <w:jc w:val="left"/>
      </w:pPr>
      <w:bookmarkStart w:id="14" w:name="_ENREF_12"/>
      <w:r w:rsidRPr="004646FF">
        <w:t>12</w:t>
      </w:r>
      <w:r w:rsidRPr="004646FF">
        <w:tab/>
        <w:t>Granelli-Piperno, A., Golebiowska, A., Trumpfheller, C., Siegal, F. P.</w:t>
      </w:r>
      <w:r w:rsidR="00DA1D5B">
        <w:t>,</w:t>
      </w:r>
      <w:r w:rsidRPr="004646FF">
        <w:t xml:space="preserve"> Steinman, R. M. HIV-1-infected monocyte-derived dendritic cells do not undergo maturation but can elicit IL-10 production and T cell regulation. </w:t>
      </w:r>
      <w:r w:rsidRPr="004646FF">
        <w:rPr>
          <w:i/>
        </w:rPr>
        <w:t>Proceedings of the National Academy of Sciences of the United States of America.</w:t>
      </w:r>
      <w:r w:rsidRPr="004646FF">
        <w:t xml:space="preserve"> </w:t>
      </w:r>
      <w:r w:rsidRPr="004646FF">
        <w:rPr>
          <w:b/>
        </w:rPr>
        <w:t>101</w:t>
      </w:r>
      <w:r w:rsidRPr="004646FF">
        <w:t xml:space="preserve"> (20), 7669-7674, doi:10.1073/pnas.0402431101, (2004).</w:t>
      </w:r>
      <w:bookmarkEnd w:id="14"/>
    </w:p>
    <w:p w14:paraId="2EDE3188" w14:textId="442AE1D4" w:rsidR="00B54C44" w:rsidRPr="004646FF" w:rsidRDefault="00B54C44" w:rsidP="00501660">
      <w:pPr>
        <w:pStyle w:val="EndNoteBibliography"/>
        <w:jc w:val="left"/>
      </w:pPr>
      <w:bookmarkStart w:id="15" w:name="_ENREF_13"/>
      <w:r w:rsidRPr="004646FF">
        <w:lastRenderedPageBreak/>
        <w:t>13</w:t>
      </w:r>
      <w:r w:rsidRPr="004646FF">
        <w:tab/>
        <w:t>Hearps, A. C.</w:t>
      </w:r>
      <w:r w:rsidRPr="004646FF">
        <w:rPr>
          <w:i/>
        </w:rPr>
        <w:t xml:space="preserve"> </w:t>
      </w:r>
      <w:r w:rsidR="00501660" w:rsidRPr="00501660">
        <w:t>et al</w:t>
      </w:r>
      <w:r w:rsidRPr="004646FF">
        <w:rPr>
          <w:i/>
        </w:rPr>
        <w:t>.</w:t>
      </w:r>
      <w:r w:rsidRPr="004646FF">
        <w:t xml:space="preserve"> HIV infection induces age-related changes to monocytes and innate immune activation in young men that persist despite combination antiretroviral therapy. </w:t>
      </w:r>
      <w:r w:rsidRPr="004646FF">
        <w:rPr>
          <w:i/>
        </w:rPr>
        <w:t>AIDS.</w:t>
      </w:r>
      <w:r w:rsidRPr="004646FF">
        <w:t xml:space="preserve"> </w:t>
      </w:r>
      <w:r w:rsidRPr="004646FF">
        <w:rPr>
          <w:b/>
        </w:rPr>
        <w:t>26</w:t>
      </w:r>
      <w:r w:rsidRPr="004646FF">
        <w:t xml:space="preserve"> (7), 843-853, doi:10.1097/QAD.0b013e328351f756, (2012).</w:t>
      </w:r>
      <w:bookmarkEnd w:id="15"/>
    </w:p>
    <w:p w14:paraId="0A2F5627" w14:textId="7DCBB8A6" w:rsidR="00B54C44" w:rsidRPr="004646FF" w:rsidRDefault="00B54C44" w:rsidP="00501660">
      <w:pPr>
        <w:pStyle w:val="EndNoteBibliography"/>
        <w:jc w:val="left"/>
      </w:pPr>
      <w:bookmarkStart w:id="16" w:name="_ENREF_14"/>
      <w:r w:rsidRPr="004646FF">
        <w:t>14</w:t>
      </w:r>
      <w:r w:rsidRPr="004646FF">
        <w:tab/>
        <w:t>Heggelund, L.</w:t>
      </w:r>
      <w:r w:rsidRPr="004646FF">
        <w:rPr>
          <w:i/>
        </w:rPr>
        <w:t xml:space="preserve"> </w:t>
      </w:r>
      <w:r w:rsidR="00501660" w:rsidRPr="00501660">
        <w:t>et al</w:t>
      </w:r>
      <w:r w:rsidRPr="004646FF">
        <w:rPr>
          <w:i/>
        </w:rPr>
        <w:t>.</w:t>
      </w:r>
      <w:r w:rsidRPr="004646FF">
        <w:t xml:space="preserve"> Stimulation of toll-like receptor 2 in mononuclear cells from HIV-infected patients induces chemokine responses: possible pathogenic consequences. </w:t>
      </w:r>
      <w:r w:rsidRPr="004646FF">
        <w:rPr>
          <w:i/>
        </w:rPr>
        <w:t>Clinical and Experimental Immunology.</w:t>
      </w:r>
      <w:r w:rsidRPr="004646FF">
        <w:t xml:space="preserve"> </w:t>
      </w:r>
      <w:r w:rsidRPr="004646FF">
        <w:rPr>
          <w:b/>
        </w:rPr>
        <w:t>138</w:t>
      </w:r>
      <w:r w:rsidRPr="004646FF">
        <w:t xml:space="preserve"> (1), 116-121, doi:10.1111/j.1365-2249.2004.02595.x, (2004).</w:t>
      </w:r>
      <w:bookmarkEnd w:id="16"/>
    </w:p>
    <w:p w14:paraId="45635B72" w14:textId="12CCC0E9" w:rsidR="00B54C44" w:rsidRPr="004646FF" w:rsidRDefault="00B54C44" w:rsidP="00501660">
      <w:pPr>
        <w:pStyle w:val="EndNoteBibliography"/>
        <w:jc w:val="left"/>
      </w:pPr>
      <w:bookmarkStart w:id="17" w:name="_ENREF_15"/>
      <w:r w:rsidRPr="004646FF">
        <w:t>15</w:t>
      </w:r>
      <w:r w:rsidRPr="004646FF">
        <w:tab/>
        <w:t>Hernandez, J. C.</w:t>
      </w:r>
      <w:r w:rsidRPr="004646FF">
        <w:rPr>
          <w:i/>
        </w:rPr>
        <w:t xml:space="preserve"> </w:t>
      </w:r>
      <w:r w:rsidR="00501660" w:rsidRPr="00501660">
        <w:t>et al</w:t>
      </w:r>
      <w:r w:rsidRPr="004646FF">
        <w:rPr>
          <w:i/>
        </w:rPr>
        <w:t>.</w:t>
      </w:r>
      <w:r w:rsidRPr="004646FF">
        <w:t xml:space="preserve"> Up-regulation of TLR2 and TLR4 in dendritic cells in response to HIV type 1 and coinfection with opportunistic pathogens. </w:t>
      </w:r>
      <w:r w:rsidRPr="004646FF">
        <w:rPr>
          <w:i/>
        </w:rPr>
        <w:t>AIDS Research and Human Retroviruses.</w:t>
      </w:r>
      <w:r w:rsidRPr="004646FF">
        <w:t xml:space="preserve"> </w:t>
      </w:r>
      <w:r w:rsidRPr="004646FF">
        <w:rPr>
          <w:b/>
        </w:rPr>
        <w:t>27</w:t>
      </w:r>
      <w:r w:rsidRPr="004646FF">
        <w:t xml:space="preserve"> (10), 1099-1109, doi:10.1089/AID.2010.0302, (2011).</w:t>
      </w:r>
      <w:bookmarkEnd w:id="17"/>
    </w:p>
    <w:p w14:paraId="3C739CF1" w14:textId="39A5B31C" w:rsidR="00B54C44" w:rsidRPr="004646FF" w:rsidRDefault="00B54C44" w:rsidP="00501660">
      <w:pPr>
        <w:pStyle w:val="EndNoteBibliography"/>
        <w:jc w:val="left"/>
      </w:pPr>
      <w:bookmarkStart w:id="18" w:name="_ENREF_16"/>
      <w:r w:rsidRPr="004646FF">
        <w:t>16</w:t>
      </w:r>
      <w:r w:rsidRPr="004646FF">
        <w:tab/>
        <w:t>Hernandez, J. C., Latz, E.</w:t>
      </w:r>
      <w:r w:rsidR="00DA1D5B">
        <w:t>,</w:t>
      </w:r>
      <w:r w:rsidRPr="004646FF">
        <w:t xml:space="preserve"> Urcuqui-Inchima, S. HIV-1 induces the first signal to activate the NLRP3 inflammasome in monocyte-derived macrophages. </w:t>
      </w:r>
      <w:r w:rsidRPr="004646FF">
        <w:rPr>
          <w:i/>
        </w:rPr>
        <w:t>Intervirology.</w:t>
      </w:r>
      <w:r w:rsidRPr="004646FF">
        <w:t xml:space="preserve"> </w:t>
      </w:r>
      <w:r w:rsidRPr="004646FF">
        <w:rPr>
          <w:b/>
        </w:rPr>
        <w:t>57</w:t>
      </w:r>
      <w:r w:rsidRPr="004646FF">
        <w:t xml:space="preserve"> (1), 36-42, doi:10.1159/000353902, (2014).</w:t>
      </w:r>
      <w:bookmarkEnd w:id="18"/>
    </w:p>
    <w:p w14:paraId="71C8C77E" w14:textId="2577C789" w:rsidR="00B54C44" w:rsidRPr="004646FF" w:rsidRDefault="00B54C44" w:rsidP="00501660">
      <w:pPr>
        <w:pStyle w:val="EndNoteBibliography"/>
        <w:jc w:val="left"/>
      </w:pPr>
      <w:bookmarkStart w:id="19" w:name="_ENREF_17"/>
      <w:r w:rsidRPr="004646FF">
        <w:t>17</w:t>
      </w:r>
      <w:r w:rsidRPr="004646FF">
        <w:tab/>
        <w:t>Low, H. Z.</w:t>
      </w:r>
      <w:r w:rsidRPr="004646FF">
        <w:rPr>
          <w:i/>
        </w:rPr>
        <w:t xml:space="preserve"> </w:t>
      </w:r>
      <w:r w:rsidR="00501660" w:rsidRPr="00501660">
        <w:t>et al</w:t>
      </w:r>
      <w:r w:rsidRPr="004646FF">
        <w:rPr>
          <w:i/>
        </w:rPr>
        <w:t>.</w:t>
      </w:r>
      <w:r w:rsidRPr="004646FF">
        <w:t xml:space="preserve"> TLR8 regulation of LILRA3 in monocytes is abrogated in human immunodeficiency virus infection and correlates to CD4 counts and virus loads. </w:t>
      </w:r>
      <w:r w:rsidRPr="004646FF">
        <w:rPr>
          <w:i/>
        </w:rPr>
        <w:t>Retrovirology.</w:t>
      </w:r>
      <w:r w:rsidRPr="004646FF">
        <w:t xml:space="preserve"> </w:t>
      </w:r>
      <w:r w:rsidRPr="004646FF">
        <w:rPr>
          <w:b/>
        </w:rPr>
        <w:t>13</w:t>
      </w:r>
      <w:r w:rsidRPr="004646FF">
        <w:t xml:space="preserve"> 15, doi:10.1186/s12977-016-0248-y, (2016).</w:t>
      </w:r>
      <w:bookmarkEnd w:id="19"/>
    </w:p>
    <w:p w14:paraId="096C8B8A" w14:textId="67FA11CE" w:rsidR="00B54C44" w:rsidRPr="004646FF" w:rsidRDefault="00B54C44" w:rsidP="00501660">
      <w:pPr>
        <w:pStyle w:val="EndNoteBibliography"/>
        <w:jc w:val="left"/>
      </w:pPr>
      <w:bookmarkStart w:id="20" w:name="_ENREF_18"/>
      <w:r w:rsidRPr="004646FF">
        <w:t>18</w:t>
      </w:r>
      <w:r w:rsidRPr="004646FF">
        <w:tab/>
        <w:t>Sachdeva, M., Sharma, A.</w:t>
      </w:r>
      <w:r w:rsidR="00DA1D5B">
        <w:t>,</w:t>
      </w:r>
      <w:r w:rsidRPr="004646FF">
        <w:t xml:space="preserve"> Arora, S. K. Functional Impairment of Myeloid Dendritic Cells during Advanced Stage of HIV-1 Infection: Role of Factors Regulating Cytokine Signaling. </w:t>
      </w:r>
      <w:r w:rsidRPr="004646FF">
        <w:rPr>
          <w:i/>
        </w:rPr>
        <w:t>P</w:t>
      </w:r>
      <w:r w:rsidR="00DA1D5B">
        <w:rPr>
          <w:i/>
        </w:rPr>
        <w:t>L</w:t>
      </w:r>
      <w:r w:rsidRPr="004646FF">
        <w:rPr>
          <w:i/>
        </w:rPr>
        <w:t>oS O</w:t>
      </w:r>
      <w:r w:rsidR="00DA1D5B">
        <w:rPr>
          <w:i/>
        </w:rPr>
        <w:t>NE</w:t>
      </w:r>
      <w:r w:rsidRPr="004646FF">
        <w:rPr>
          <w:i/>
        </w:rPr>
        <w:t>.</w:t>
      </w:r>
      <w:r w:rsidRPr="004646FF">
        <w:t xml:space="preserve"> </w:t>
      </w:r>
      <w:r w:rsidRPr="004646FF">
        <w:rPr>
          <w:b/>
        </w:rPr>
        <w:t>10</w:t>
      </w:r>
      <w:r w:rsidRPr="004646FF">
        <w:t xml:space="preserve"> (10), e0140852, doi:10.1371/journal.pone.0140852, (2015).</w:t>
      </w:r>
      <w:bookmarkEnd w:id="20"/>
    </w:p>
    <w:p w14:paraId="2A7464D4" w14:textId="7F8A054B" w:rsidR="00B54C44" w:rsidRPr="004646FF" w:rsidRDefault="00B54C44" w:rsidP="00501660">
      <w:pPr>
        <w:pStyle w:val="EndNoteBibliography"/>
        <w:jc w:val="left"/>
      </w:pPr>
      <w:bookmarkStart w:id="21" w:name="_ENREF_19"/>
      <w:r w:rsidRPr="004646FF">
        <w:t>19</w:t>
      </w:r>
      <w:r w:rsidRPr="004646FF">
        <w:tab/>
        <w:t>Sachdeva, M., Sharma, A.</w:t>
      </w:r>
      <w:r w:rsidR="00DA1D5B">
        <w:t>,</w:t>
      </w:r>
      <w:r w:rsidRPr="004646FF">
        <w:t xml:space="preserve"> Arora, S. K. Increased expression of negative regulators of cytokine signaling during chronic HIV disease cause functionally exhausted state of dendritic cells. </w:t>
      </w:r>
      <w:r w:rsidRPr="004646FF">
        <w:rPr>
          <w:i/>
        </w:rPr>
        <w:t>Cytokine.</w:t>
      </w:r>
      <w:r w:rsidRPr="004646FF">
        <w:t xml:space="preserve"> </w:t>
      </w:r>
      <w:r w:rsidRPr="004646FF">
        <w:rPr>
          <w:b/>
        </w:rPr>
        <w:t>91</w:t>
      </w:r>
      <w:r w:rsidRPr="004646FF">
        <w:t xml:space="preserve"> 118-123, doi:10.1016/j.cyto.2016.08.010, (2017).</w:t>
      </w:r>
      <w:bookmarkEnd w:id="21"/>
    </w:p>
    <w:p w14:paraId="7481619B" w14:textId="77777777" w:rsidR="00B54C44" w:rsidRPr="004646FF" w:rsidRDefault="00B54C44" w:rsidP="00501660">
      <w:pPr>
        <w:pStyle w:val="EndNoteBibliography"/>
        <w:jc w:val="left"/>
      </w:pPr>
      <w:bookmarkStart w:id="22" w:name="_ENREF_20"/>
      <w:r w:rsidRPr="004646FF">
        <w:t>20</w:t>
      </w:r>
      <w:r w:rsidRPr="004646FF">
        <w:tab/>
        <w:t xml:space="preserve">Bartel, D. P. MicroRNAs: genomics, biogenesis, mechanism, and function. </w:t>
      </w:r>
      <w:r w:rsidRPr="004646FF">
        <w:rPr>
          <w:i/>
        </w:rPr>
        <w:t>Cell.</w:t>
      </w:r>
      <w:r w:rsidRPr="004646FF">
        <w:t xml:space="preserve"> </w:t>
      </w:r>
      <w:r w:rsidRPr="004646FF">
        <w:rPr>
          <w:b/>
        </w:rPr>
        <w:t>116</w:t>
      </w:r>
      <w:r w:rsidRPr="004646FF">
        <w:t xml:space="preserve"> (2), 281-297 (2004).</w:t>
      </w:r>
      <w:bookmarkEnd w:id="22"/>
    </w:p>
    <w:p w14:paraId="5747F80C" w14:textId="6CF9F8F1" w:rsidR="00B54C44" w:rsidRPr="004646FF" w:rsidRDefault="00B54C44" w:rsidP="00501660">
      <w:pPr>
        <w:pStyle w:val="EndNoteBibliography"/>
        <w:jc w:val="left"/>
      </w:pPr>
      <w:bookmarkStart w:id="23" w:name="_ENREF_21"/>
      <w:r w:rsidRPr="004646FF">
        <w:t>21</w:t>
      </w:r>
      <w:r w:rsidRPr="004646FF">
        <w:tab/>
        <w:t>Li, H., Jiang, T., Li, M. Q., Zheng, X. L.</w:t>
      </w:r>
      <w:r w:rsidR="00DA1D5B">
        <w:t>,</w:t>
      </w:r>
      <w:r w:rsidRPr="004646FF">
        <w:t xml:space="preserve"> Zhao, G. J. Transcriptional Regulation of Macrophages Polarization by MicroRNAs. </w:t>
      </w:r>
      <w:r w:rsidRPr="004646FF">
        <w:rPr>
          <w:i/>
        </w:rPr>
        <w:t>Front</w:t>
      </w:r>
      <w:r w:rsidR="00DA1D5B">
        <w:rPr>
          <w:i/>
        </w:rPr>
        <w:t>iers in</w:t>
      </w:r>
      <w:r w:rsidRPr="004646FF">
        <w:rPr>
          <w:i/>
        </w:rPr>
        <w:t xml:space="preserve"> Immunol</w:t>
      </w:r>
      <w:r w:rsidR="00DA1D5B">
        <w:rPr>
          <w:i/>
        </w:rPr>
        <w:t>ogy</w:t>
      </w:r>
      <w:r w:rsidRPr="004646FF">
        <w:rPr>
          <w:i/>
        </w:rPr>
        <w:t>.</w:t>
      </w:r>
      <w:r w:rsidRPr="004646FF">
        <w:t xml:space="preserve"> </w:t>
      </w:r>
      <w:r w:rsidRPr="004646FF">
        <w:rPr>
          <w:b/>
        </w:rPr>
        <w:t>9</w:t>
      </w:r>
      <w:r w:rsidRPr="004646FF">
        <w:t xml:space="preserve"> 1175, doi:10.3389/fimmu.2018.01175, (2018).</w:t>
      </w:r>
      <w:bookmarkEnd w:id="23"/>
    </w:p>
    <w:p w14:paraId="45E51C84" w14:textId="2DC96A9E" w:rsidR="00B54C44" w:rsidRPr="004646FF" w:rsidRDefault="00B54C44" w:rsidP="00501660">
      <w:pPr>
        <w:pStyle w:val="EndNoteBibliography"/>
        <w:jc w:val="left"/>
      </w:pPr>
      <w:bookmarkStart w:id="24" w:name="_ENREF_22"/>
      <w:r w:rsidRPr="004646FF">
        <w:t>22</w:t>
      </w:r>
      <w:r w:rsidRPr="004646FF">
        <w:tab/>
        <w:t>Hu, X.</w:t>
      </w:r>
      <w:r w:rsidRPr="004646FF">
        <w:rPr>
          <w:i/>
        </w:rPr>
        <w:t xml:space="preserve"> </w:t>
      </w:r>
      <w:r w:rsidR="00501660" w:rsidRPr="00501660">
        <w:t>et al</w:t>
      </w:r>
      <w:r w:rsidRPr="004646FF">
        <w:rPr>
          <w:i/>
        </w:rPr>
        <w:t>.</w:t>
      </w:r>
      <w:r w:rsidRPr="004646FF">
        <w:t xml:space="preserve"> Genome-Wide Analyses of MicroRNA Profiling in Interleukin-27 Treated Monocyte-Derived Human Dendritic Cells Using Deep Sequencing: A Pilot Study. </w:t>
      </w:r>
      <w:r w:rsidRPr="004646FF">
        <w:rPr>
          <w:i/>
        </w:rPr>
        <w:t>International Journal of Molecular Sciences.</w:t>
      </w:r>
      <w:r w:rsidRPr="004646FF">
        <w:t xml:space="preserve"> </w:t>
      </w:r>
      <w:r w:rsidRPr="004646FF">
        <w:rPr>
          <w:b/>
        </w:rPr>
        <w:t>18</w:t>
      </w:r>
      <w:r w:rsidRPr="004646FF">
        <w:t xml:space="preserve"> (5), doi:10.3390/ijms18050925, (2017).</w:t>
      </w:r>
      <w:bookmarkEnd w:id="24"/>
    </w:p>
    <w:p w14:paraId="3F84F82D" w14:textId="16ED0F5B" w:rsidR="00B54C44" w:rsidRPr="004646FF" w:rsidRDefault="00B54C44" w:rsidP="00501660">
      <w:pPr>
        <w:pStyle w:val="EndNoteBibliography"/>
        <w:jc w:val="left"/>
      </w:pPr>
      <w:bookmarkStart w:id="25" w:name="_ENREF_23"/>
      <w:r w:rsidRPr="004646FF">
        <w:t>23</w:t>
      </w:r>
      <w:r w:rsidRPr="004646FF">
        <w:tab/>
        <w:t>Huang, J.</w:t>
      </w:r>
      <w:r w:rsidRPr="004646FF">
        <w:rPr>
          <w:i/>
        </w:rPr>
        <w:t xml:space="preserve"> </w:t>
      </w:r>
      <w:r w:rsidR="00501660" w:rsidRPr="00501660">
        <w:t>et al</w:t>
      </w:r>
      <w:r w:rsidRPr="004646FF">
        <w:rPr>
          <w:i/>
        </w:rPr>
        <w:t>.</w:t>
      </w:r>
      <w:r w:rsidRPr="004646FF">
        <w:t xml:space="preserve"> MicroRNA miR-126-5p Enhances the Inflammatory Responses of Monocytes to Lipopolysaccharide Stimulation by Suppressing Cylindromatosis in Chronic HIV-1 Infection. </w:t>
      </w:r>
      <w:r w:rsidRPr="004646FF">
        <w:rPr>
          <w:i/>
        </w:rPr>
        <w:t>Journal of Virology.</w:t>
      </w:r>
      <w:r w:rsidRPr="004646FF">
        <w:t xml:space="preserve"> </w:t>
      </w:r>
      <w:r w:rsidRPr="004646FF">
        <w:rPr>
          <w:b/>
        </w:rPr>
        <w:t>91</w:t>
      </w:r>
      <w:r w:rsidRPr="004646FF">
        <w:t xml:space="preserve"> (10), doi:10.1128/JVI.02048-16, (2017).</w:t>
      </w:r>
      <w:bookmarkEnd w:id="25"/>
    </w:p>
    <w:p w14:paraId="6A6C6830" w14:textId="39208D78" w:rsidR="00B54C44" w:rsidRPr="004646FF" w:rsidRDefault="00B54C44" w:rsidP="00501660">
      <w:pPr>
        <w:pStyle w:val="EndNoteBibliography"/>
        <w:jc w:val="left"/>
      </w:pPr>
      <w:bookmarkStart w:id="26" w:name="_ENREF_24"/>
      <w:r w:rsidRPr="004646FF">
        <w:t>24</w:t>
      </w:r>
      <w:r w:rsidRPr="004646FF">
        <w:tab/>
        <w:t>Lodge, R.</w:t>
      </w:r>
      <w:r w:rsidRPr="004646FF">
        <w:rPr>
          <w:i/>
        </w:rPr>
        <w:t xml:space="preserve"> </w:t>
      </w:r>
      <w:r w:rsidR="00501660" w:rsidRPr="00501660">
        <w:t>et al</w:t>
      </w:r>
      <w:r w:rsidRPr="004646FF">
        <w:rPr>
          <w:i/>
        </w:rPr>
        <w:t>.</w:t>
      </w:r>
      <w:r w:rsidRPr="004646FF">
        <w:t xml:space="preserve"> Host MicroRNAs-221 and -222 Inhibit HIV-1 Entry in Macrophages by Targeting the CD4 Viral Receptor. </w:t>
      </w:r>
      <w:r w:rsidRPr="004646FF">
        <w:rPr>
          <w:i/>
        </w:rPr>
        <w:t>Cell Reports.</w:t>
      </w:r>
      <w:r w:rsidRPr="004646FF">
        <w:t xml:space="preserve"> </w:t>
      </w:r>
      <w:r w:rsidRPr="004646FF">
        <w:rPr>
          <w:b/>
        </w:rPr>
        <w:t>21</w:t>
      </w:r>
      <w:r w:rsidRPr="004646FF">
        <w:t xml:space="preserve"> (1), 141-153, doi:10.1016/j.celrep.2017.09.030, (2017).</w:t>
      </w:r>
      <w:bookmarkEnd w:id="26"/>
    </w:p>
    <w:p w14:paraId="75A5BEA0" w14:textId="6C975185" w:rsidR="00B54C44" w:rsidRPr="004646FF" w:rsidRDefault="00B54C44" w:rsidP="00501660">
      <w:pPr>
        <w:pStyle w:val="EndNoteBibliography"/>
        <w:jc w:val="left"/>
      </w:pPr>
      <w:bookmarkStart w:id="27" w:name="_ENREF_25"/>
      <w:r w:rsidRPr="004646FF">
        <w:t>25</w:t>
      </w:r>
      <w:r w:rsidRPr="004646FF">
        <w:tab/>
        <w:t>Ma, L., Shen, C. J., Cohen, E. A., Xiong, S. D.</w:t>
      </w:r>
      <w:r w:rsidR="00DA1D5B">
        <w:t>,</w:t>
      </w:r>
      <w:r w:rsidRPr="004646FF">
        <w:t xml:space="preserve"> Wang, J. H. miRNA-1236 inhibits HIV-1 infection of monocytes by repressing translation of cellular factor VprBP. </w:t>
      </w:r>
      <w:r w:rsidRPr="004646FF">
        <w:rPr>
          <w:i/>
        </w:rPr>
        <w:t>P</w:t>
      </w:r>
      <w:r w:rsidR="00DA1D5B">
        <w:rPr>
          <w:i/>
        </w:rPr>
        <w:t>L</w:t>
      </w:r>
      <w:r w:rsidRPr="004646FF">
        <w:rPr>
          <w:i/>
        </w:rPr>
        <w:t>oS O</w:t>
      </w:r>
      <w:r w:rsidR="00DA1D5B">
        <w:rPr>
          <w:i/>
        </w:rPr>
        <w:t>NE</w:t>
      </w:r>
      <w:r w:rsidRPr="004646FF">
        <w:rPr>
          <w:i/>
        </w:rPr>
        <w:t>.</w:t>
      </w:r>
      <w:r w:rsidRPr="004646FF">
        <w:t xml:space="preserve"> </w:t>
      </w:r>
      <w:r w:rsidRPr="004646FF">
        <w:rPr>
          <w:b/>
        </w:rPr>
        <w:t>9</w:t>
      </w:r>
      <w:r w:rsidRPr="004646FF">
        <w:t xml:space="preserve"> (6), e99535, doi:10.1371/journal.pone.0099535, (2014).</w:t>
      </w:r>
      <w:bookmarkEnd w:id="27"/>
    </w:p>
    <w:p w14:paraId="3FCD99DC" w14:textId="29D8FE93" w:rsidR="00B54C44" w:rsidRPr="004646FF" w:rsidRDefault="00B54C44" w:rsidP="00501660">
      <w:pPr>
        <w:pStyle w:val="EndNoteBibliography"/>
        <w:jc w:val="left"/>
      </w:pPr>
      <w:bookmarkStart w:id="28" w:name="_ENREF_26"/>
      <w:r w:rsidRPr="004646FF">
        <w:t>26</w:t>
      </w:r>
      <w:r w:rsidRPr="004646FF">
        <w:tab/>
        <w:t>Riess, M.</w:t>
      </w:r>
      <w:r w:rsidRPr="004646FF">
        <w:rPr>
          <w:i/>
        </w:rPr>
        <w:t xml:space="preserve"> </w:t>
      </w:r>
      <w:r w:rsidR="00501660" w:rsidRPr="00501660">
        <w:t>et al</w:t>
      </w:r>
      <w:r w:rsidRPr="004646FF">
        <w:rPr>
          <w:i/>
        </w:rPr>
        <w:t>.</w:t>
      </w:r>
      <w:r w:rsidRPr="004646FF">
        <w:t xml:space="preserve"> Interferons Induce Expression of SAMHD1 in Monocytes through Down-regulation of miR-181a and miR-30a. </w:t>
      </w:r>
      <w:r w:rsidRPr="004646FF">
        <w:rPr>
          <w:i/>
        </w:rPr>
        <w:t>Journal of Biological Chemistry.</w:t>
      </w:r>
      <w:r w:rsidRPr="004646FF">
        <w:t xml:space="preserve"> </w:t>
      </w:r>
      <w:r w:rsidRPr="004646FF">
        <w:rPr>
          <w:b/>
        </w:rPr>
        <w:t>292</w:t>
      </w:r>
      <w:r w:rsidRPr="004646FF">
        <w:t xml:space="preserve"> (1), 264-277, doi:10.1074/jbc.M116.752584, (2017).</w:t>
      </w:r>
      <w:bookmarkEnd w:id="28"/>
    </w:p>
    <w:p w14:paraId="7F001269" w14:textId="2C1B2C63" w:rsidR="00B54C44" w:rsidRPr="004646FF" w:rsidRDefault="00B54C44" w:rsidP="00501660">
      <w:pPr>
        <w:pStyle w:val="EndNoteBibliography"/>
        <w:jc w:val="left"/>
      </w:pPr>
      <w:bookmarkStart w:id="29" w:name="_ENREF_27"/>
      <w:r w:rsidRPr="004646FF">
        <w:t>27</w:t>
      </w:r>
      <w:r w:rsidRPr="004646FF">
        <w:tab/>
        <w:t>Buchacher, T., Ohradanova-Repic, A., Stockinger, H., Fischer, M. B.</w:t>
      </w:r>
      <w:r w:rsidR="00DA1D5B">
        <w:t>,</w:t>
      </w:r>
      <w:r w:rsidRPr="004646FF">
        <w:t xml:space="preserve"> Weber, V. M2 Polarization of Human Macrophages Favors Survival of the Intracellular Pathogen Chlamydia pneumoniae. </w:t>
      </w:r>
      <w:r w:rsidRPr="004646FF">
        <w:rPr>
          <w:i/>
        </w:rPr>
        <w:t>P</w:t>
      </w:r>
      <w:r w:rsidR="00DA1D5B">
        <w:rPr>
          <w:i/>
        </w:rPr>
        <w:t>L</w:t>
      </w:r>
      <w:r w:rsidRPr="004646FF">
        <w:rPr>
          <w:i/>
        </w:rPr>
        <w:t>oS O</w:t>
      </w:r>
      <w:r w:rsidR="00DA1D5B">
        <w:rPr>
          <w:i/>
        </w:rPr>
        <w:t>NE</w:t>
      </w:r>
      <w:r w:rsidRPr="004646FF">
        <w:rPr>
          <w:i/>
        </w:rPr>
        <w:t>.</w:t>
      </w:r>
      <w:r w:rsidRPr="004646FF">
        <w:t xml:space="preserve"> </w:t>
      </w:r>
      <w:r w:rsidRPr="004646FF">
        <w:rPr>
          <w:b/>
        </w:rPr>
        <w:t>10</w:t>
      </w:r>
      <w:r w:rsidRPr="004646FF">
        <w:t xml:space="preserve"> (11), e0143593, doi:10.1371/journal.pone.0143593, (2015).</w:t>
      </w:r>
      <w:bookmarkEnd w:id="29"/>
    </w:p>
    <w:p w14:paraId="4B9685E5" w14:textId="2982A9B5" w:rsidR="00B54C44" w:rsidRPr="004646FF" w:rsidRDefault="00B54C44" w:rsidP="00501660">
      <w:pPr>
        <w:pStyle w:val="EndNoteBibliography"/>
        <w:jc w:val="left"/>
      </w:pPr>
      <w:bookmarkStart w:id="30" w:name="_ENREF_28"/>
      <w:r w:rsidRPr="004646FF">
        <w:lastRenderedPageBreak/>
        <w:t>28</w:t>
      </w:r>
      <w:r w:rsidRPr="004646FF">
        <w:tab/>
        <w:t>Jaguin, M., Houlbert, N., Fardel, O.</w:t>
      </w:r>
      <w:r w:rsidR="00DA1D5B">
        <w:t>,</w:t>
      </w:r>
      <w:r w:rsidRPr="004646FF">
        <w:t xml:space="preserve"> Lecureur, V. Polarization profiles of human M-CSF-generated macrophages and comparison of M1-markers in classically activated macrophages from GM-CSF and M-CSF origin. </w:t>
      </w:r>
      <w:r w:rsidRPr="004646FF">
        <w:rPr>
          <w:i/>
        </w:rPr>
        <w:t>Cellular Immunology.</w:t>
      </w:r>
      <w:r w:rsidRPr="004646FF">
        <w:t xml:space="preserve"> </w:t>
      </w:r>
      <w:r w:rsidRPr="004646FF">
        <w:rPr>
          <w:b/>
        </w:rPr>
        <w:t>281</w:t>
      </w:r>
      <w:r w:rsidRPr="004646FF">
        <w:t xml:space="preserve"> (1), 51-61, doi:10.1016/j.cellimm.2013.01.010, (2013).</w:t>
      </w:r>
      <w:bookmarkEnd w:id="30"/>
    </w:p>
    <w:p w14:paraId="29BEB697" w14:textId="113F2EE1" w:rsidR="00B54C44" w:rsidRPr="004646FF" w:rsidRDefault="00B54C44" w:rsidP="00501660">
      <w:pPr>
        <w:pStyle w:val="EndNoteBibliography"/>
        <w:jc w:val="left"/>
      </w:pPr>
      <w:bookmarkStart w:id="31" w:name="_ENREF_29"/>
      <w:r w:rsidRPr="004646FF">
        <w:t>29</w:t>
      </w:r>
      <w:r w:rsidRPr="004646FF">
        <w:tab/>
        <w:t>Lacey, D. C.</w:t>
      </w:r>
      <w:r w:rsidRPr="004646FF">
        <w:rPr>
          <w:i/>
        </w:rPr>
        <w:t xml:space="preserve"> </w:t>
      </w:r>
      <w:r w:rsidR="00501660" w:rsidRPr="00501660">
        <w:t>et al</w:t>
      </w:r>
      <w:r w:rsidRPr="004646FF">
        <w:rPr>
          <w:i/>
        </w:rPr>
        <w:t>.</w:t>
      </w:r>
      <w:r w:rsidRPr="004646FF">
        <w:t xml:space="preserve"> Defining GM-CSF- and macrophage-CSF-dependent macrophage responses by in vitro models. </w:t>
      </w:r>
      <w:r w:rsidRPr="004646FF">
        <w:rPr>
          <w:i/>
        </w:rPr>
        <w:t>Journal of Immunology.</w:t>
      </w:r>
      <w:r w:rsidRPr="004646FF">
        <w:t xml:space="preserve"> </w:t>
      </w:r>
      <w:r w:rsidRPr="004646FF">
        <w:rPr>
          <w:b/>
        </w:rPr>
        <w:t>188</w:t>
      </w:r>
      <w:r w:rsidRPr="004646FF">
        <w:t xml:space="preserve"> (11), 5752-5765, doi:10.4049/jimmunol.1103426, (2012).</w:t>
      </w:r>
      <w:bookmarkEnd w:id="31"/>
    </w:p>
    <w:p w14:paraId="7EA9E2C5" w14:textId="6E277B9F" w:rsidR="00B54C44" w:rsidRPr="004646FF" w:rsidRDefault="00B54C44" w:rsidP="00501660">
      <w:pPr>
        <w:pStyle w:val="EndNoteBibliography"/>
        <w:jc w:val="left"/>
      </w:pPr>
      <w:bookmarkStart w:id="32" w:name="_ENREF_30"/>
      <w:r w:rsidRPr="004646FF">
        <w:t>30</w:t>
      </w:r>
      <w:r w:rsidRPr="004646FF">
        <w:tab/>
        <w:t>Tarique, A. A.</w:t>
      </w:r>
      <w:r w:rsidRPr="004646FF">
        <w:rPr>
          <w:i/>
        </w:rPr>
        <w:t xml:space="preserve"> </w:t>
      </w:r>
      <w:r w:rsidR="00501660" w:rsidRPr="00501660">
        <w:t>et al</w:t>
      </w:r>
      <w:r w:rsidRPr="004646FF">
        <w:rPr>
          <w:i/>
        </w:rPr>
        <w:t>.</w:t>
      </w:r>
      <w:r w:rsidRPr="004646FF">
        <w:t xml:space="preserve"> Phenotypic, functional, and plasticity features of classical and alternatively activated human macrophages. </w:t>
      </w:r>
      <w:r w:rsidRPr="004646FF">
        <w:rPr>
          <w:i/>
        </w:rPr>
        <w:t>American Journal of Respiratory Cell and Molecular Biology.</w:t>
      </w:r>
      <w:r w:rsidRPr="004646FF">
        <w:t xml:space="preserve"> </w:t>
      </w:r>
      <w:r w:rsidRPr="004646FF">
        <w:rPr>
          <w:b/>
        </w:rPr>
        <w:t>53</w:t>
      </w:r>
      <w:r w:rsidRPr="004646FF">
        <w:t xml:space="preserve"> (5), 676-688, doi:10.1165/rcmb.2015-0012OC, (2015).</w:t>
      </w:r>
      <w:bookmarkEnd w:id="32"/>
    </w:p>
    <w:p w14:paraId="415C6186" w14:textId="1265F58A" w:rsidR="009726EE" w:rsidRPr="004646FF" w:rsidRDefault="00C73903" w:rsidP="00501660">
      <w:pPr>
        <w:pStyle w:val="ListParagraph"/>
        <w:ind w:left="0"/>
        <w:jc w:val="left"/>
        <w:rPr>
          <w:color w:val="808080" w:themeColor="background1" w:themeShade="80"/>
        </w:rPr>
      </w:pPr>
      <w:r w:rsidRPr="004646FF">
        <w:rPr>
          <w:color w:val="808080" w:themeColor="background1" w:themeShade="80"/>
        </w:rPr>
        <w:fldChar w:fldCharType="end"/>
      </w:r>
    </w:p>
    <w:sectPr w:rsidR="009726EE" w:rsidRPr="004646FF" w:rsidSect="004646FF">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00B2C" w14:textId="77777777" w:rsidR="00752B1F" w:rsidRDefault="00752B1F" w:rsidP="00621C4E">
      <w:r>
        <w:separator/>
      </w:r>
    </w:p>
  </w:endnote>
  <w:endnote w:type="continuationSeparator" w:id="0">
    <w:p w14:paraId="4AD611C8" w14:textId="77777777" w:rsidR="00752B1F" w:rsidRDefault="00752B1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9A152" w14:textId="69E88C26" w:rsidR="008B0148" w:rsidRDefault="008B0148">
    <w:pPr>
      <w:pStyle w:val="Footer"/>
    </w:pPr>
  </w:p>
  <w:p w14:paraId="695E96F6" w14:textId="77777777" w:rsidR="008B0148" w:rsidRPr="00494F77" w:rsidRDefault="008B014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9B28A" w14:textId="77777777" w:rsidR="008B0148" w:rsidRDefault="008B014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1CD38" w14:textId="77777777" w:rsidR="00752B1F" w:rsidRDefault="00752B1F" w:rsidP="00621C4E">
      <w:r>
        <w:separator/>
      </w:r>
    </w:p>
  </w:footnote>
  <w:footnote w:type="continuationSeparator" w:id="0">
    <w:p w14:paraId="5AABCF28" w14:textId="77777777" w:rsidR="00752B1F" w:rsidRDefault="00752B1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01FE3" w14:textId="77777777" w:rsidR="008B0148" w:rsidRPr="006F06E4" w:rsidRDefault="008B014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4A2E55"/>
    <w:multiLevelType w:val="hybridMultilevel"/>
    <w:tmpl w:val="81D0AC1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B54503"/>
    <w:multiLevelType w:val="hybridMultilevel"/>
    <w:tmpl w:val="737CD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32807"/>
    <w:multiLevelType w:val="hybridMultilevel"/>
    <w:tmpl w:val="A1640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634EFA"/>
    <w:multiLevelType w:val="hybridMultilevel"/>
    <w:tmpl w:val="236077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1C45EC1"/>
    <w:multiLevelType w:val="multilevel"/>
    <w:tmpl w:val="1688AE7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val="0"/>
        <w:color w:val="auto"/>
      </w:rPr>
    </w:lvl>
    <w:lvl w:ilvl="2">
      <w:start w:val="1"/>
      <w:numFmt w:val="decimal"/>
      <w:suff w:val="space"/>
      <w:lvlText w:val="%1.%2.%3."/>
      <w:lvlJc w:val="left"/>
      <w:pPr>
        <w:ind w:left="0" w:firstLine="0"/>
      </w:pPr>
      <w:rPr>
        <w:rFonts w:hint="default"/>
        <w:b w:val="0"/>
      </w:rPr>
    </w:lvl>
    <w:lvl w:ilvl="3">
      <w:start w:val="1"/>
      <w:numFmt w:val="decimal"/>
      <w:lvlText w:val="%1.%2.%3.%4"/>
      <w:lvlJc w:val="left"/>
      <w:pPr>
        <w:ind w:left="0" w:firstLine="0"/>
      </w:pPr>
      <w:rPr>
        <w:rFonts w:hint="default"/>
        <w:b w:val="0"/>
        <w:color w:val="auto"/>
      </w:rPr>
    </w:lvl>
    <w:lvl w:ilvl="4">
      <w:start w:val="1"/>
      <w:numFmt w:val="decimal"/>
      <w:isLgl/>
      <w:lvlText w:val="%1.%2.%3.%4.%5"/>
      <w:lvlJc w:val="left"/>
      <w:pPr>
        <w:ind w:left="0" w:firstLine="0"/>
      </w:pPr>
      <w:rPr>
        <w:rFonts w:hint="default"/>
        <w:b w:val="0"/>
      </w:rPr>
    </w:lvl>
    <w:lvl w:ilvl="5">
      <w:start w:val="1"/>
      <w:numFmt w:val="decimal"/>
      <w:isLgl/>
      <w:lvlText w:val="%1.%2.%3.%4.%5.%6"/>
      <w:lvlJc w:val="left"/>
      <w:pPr>
        <w:ind w:left="0" w:firstLine="0"/>
      </w:pPr>
      <w:rPr>
        <w:rFonts w:hint="default"/>
        <w:b w:val="0"/>
      </w:rPr>
    </w:lvl>
    <w:lvl w:ilvl="6">
      <w:start w:val="1"/>
      <w:numFmt w:val="decimal"/>
      <w:isLgl/>
      <w:lvlText w:val="%1.%2.%3.%4.%5.%6.%7"/>
      <w:lvlJc w:val="left"/>
      <w:pPr>
        <w:ind w:left="0" w:firstLine="0"/>
      </w:pPr>
      <w:rPr>
        <w:rFonts w:hint="default"/>
        <w:b w:val="0"/>
      </w:rPr>
    </w:lvl>
    <w:lvl w:ilvl="7">
      <w:start w:val="1"/>
      <w:numFmt w:val="decimal"/>
      <w:isLgl/>
      <w:lvlText w:val="%1.%2.%3.%4.%5.%6.%7.%8"/>
      <w:lvlJc w:val="left"/>
      <w:pPr>
        <w:ind w:left="0" w:firstLine="0"/>
      </w:pPr>
      <w:rPr>
        <w:rFonts w:hint="default"/>
        <w:b w:val="0"/>
      </w:rPr>
    </w:lvl>
    <w:lvl w:ilvl="8">
      <w:start w:val="1"/>
      <w:numFmt w:val="decimal"/>
      <w:isLgl/>
      <w:lvlText w:val="%1.%2.%3.%4.%5.%6.%7.%8.%9"/>
      <w:lvlJc w:val="left"/>
      <w:pPr>
        <w:ind w:left="0" w:firstLine="0"/>
      </w:pPr>
      <w:rPr>
        <w:rFonts w:hint="default"/>
        <w:b w:val="0"/>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D3723DB"/>
    <w:multiLevelType w:val="multilevel"/>
    <w:tmpl w:val="1AEC3810"/>
    <w:lvl w:ilvl="0">
      <w:start w:val="1"/>
      <w:numFmt w:val="decimal"/>
      <w:lvlText w:val="%1."/>
      <w:lvlJc w:val="left"/>
      <w:pPr>
        <w:ind w:left="1080" w:hanging="720"/>
      </w:pPr>
      <w:rPr>
        <w:rFonts w:hint="default"/>
      </w:rPr>
    </w:lvl>
    <w:lvl w:ilvl="1">
      <w:start w:val="1"/>
      <w:numFmt w:val="decimal"/>
      <w:lvlText w:val="%1.%2"/>
      <w:lvlJc w:val="left"/>
      <w:pPr>
        <w:ind w:left="1080" w:hanging="720"/>
      </w:pPr>
      <w:rPr>
        <w:b w:val="0"/>
        <w:color w:val="auto"/>
      </w:rPr>
    </w:lvl>
    <w:lvl w:ilvl="2">
      <w:start w:val="1"/>
      <w:numFmt w:val="decimal"/>
      <w:lvlText w:val="%1.%2.%3"/>
      <w:lvlJc w:val="left"/>
      <w:pPr>
        <w:ind w:left="1080" w:hanging="720"/>
      </w:pPr>
      <w:rPr>
        <w:b w:val="0"/>
      </w:rPr>
    </w:lvl>
    <w:lvl w:ilvl="3">
      <w:start w:val="1"/>
      <w:numFmt w:val="decimal"/>
      <w:lvlText w:val="%1.%2.%3.%4"/>
      <w:lvlJc w:val="left"/>
      <w:pPr>
        <w:ind w:left="1080" w:hanging="720"/>
      </w:pPr>
      <w:rPr>
        <w:b w:val="0"/>
        <w:color w:val="auto"/>
      </w:rPr>
    </w:lvl>
    <w:lvl w:ilvl="4">
      <w:start w:val="1"/>
      <w:numFmt w:val="decimal"/>
      <w:isLgl/>
      <w:lvlText w:val="%1.%2.%3.%4.%5"/>
      <w:lvlJc w:val="left"/>
      <w:pPr>
        <w:ind w:left="1080" w:hanging="720"/>
      </w:pPr>
      <w:rPr>
        <w:rFonts w:hint="default"/>
        <w:b w:val="0"/>
      </w:rPr>
    </w:lvl>
    <w:lvl w:ilvl="5">
      <w:start w:val="1"/>
      <w:numFmt w:val="decimal"/>
      <w:isLgl/>
      <w:lvlText w:val="%1.%2.%3.%4.%5.%6"/>
      <w:lvlJc w:val="left"/>
      <w:pPr>
        <w:ind w:left="1080" w:hanging="720"/>
      </w:pPr>
      <w:rPr>
        <w:rFonts w:hint="default"/>
        <w:b w:val="0"/>
      </w:rPr>
    </w:lvl>
    <w:lvl w:ilvl="6">
      <w:start w:val="1"/>
      <w:numFmt w:val="decimal"/>
      <w:isLgl/>
      <w:lvlText w:val="%1.%2.%3.%4.%5.%6.%7"/>
      <w:lvlJc w:val="left"/>
      <w:pPr>
        <w:ind w:left="1080" w:hanging="720"/>
      </w:pPr>
      <w:rPr>
        <w:rFonts w:hint="default"/>
        <w:b w:val="0"/>
      </w:rPr>
    </w:lvl>
    <w:lvl w:ilvl="7">
      <w:start w:val="1"/>
      <w:numFmt w:val="decimal"/>
      <w:isLgl/>
      <w:lvlText w:val="%1.%2.%3.%4.%5.%6.%7.%8"/>
      <w:lvlJc w:val="left"/>
      <w:pPr>
        <w:ind w:left="1080" w:hanging="720"/>
      </w:pPr>
      <w:rPr>
        <w:rFonts w:hint="default"/>
        <w:b w:val="0"/>
      </w:rPr>
    </w:lvl>
    <w:lvl w:ilvl="8">
      <w:start w:val="1"/>
      <w:numFmt w:val="decimal"/>
      <w:isLgl/>
      <w:lvlText w:val="%1.%2.%3.%4.%5.%6.%7.%8.%9"/>
      <w:lvlJc w:val="left"/>
      <w:pPr>
        <w:ind w:left="1080" w:hanging="720"/>
      </w:pPr>
      <w:rPr>
        <w:rFonts w:hint="default"/>
        <w:b w:val="0"/>
      </w:rPr>
    </w:lvl>
  </w:abstractNum>
  <w:abstractNum w:abstractNumId="26" w15:restartNumberingAfterBreak="0">
    <w:nsid w:val="6EA90A14"/>
    <w:multiLevelType w:val="hybridMultilevel"/>
    <w:tmpl w:val="EE749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EA1A02"/>
    <w:multiLevelType w:val="multilevel"/>
    <w:tmpl w:val="1AEC3810"/>
    <w:lvl w:ilvl="0">
      <w:start w:val="1"/>
      <w:numFmt w:val="decimal"/>
      <w:lvlText w:val="%1."/>
      <w:lvlJc w:val="left"/>
      <w:pPr>
        <w:ind w:left="1080" w:hanging="720"/>
      </w:pPr>
      <w:rPr>
        <w:rFonts w:hint="default"/>
      </w:rPr>
    </w:lvl>
    <w:lvl w:ilvl="1">
      <w:start w:val="1"/>
      <w:numFmt w:val="decimal"/>
      <w:lvlText w:val="%1.%2"/>
      <w:lvlJc w:val="left"/>
      <w:pPr>
        <w:ind w:left="1080" w:hanging="720"/>
      </w:pPr>
      <w:rPr>
        <w:b w:val="0"/>
        <w:color w:val="auto"/>
      </w:rPr>
    </w:lvl>
    <w:lvl w:ilvl="2">
      <w:start w:val="1"/>
      <w:numFmt w:val="decimal"/>
      <w:lvlText w:val="%1.%2.%3"/>
      <w:lvlJc w:val="left"/>
      <w:pPr>
        <w:ind w:left="1080" w:hanging="720"/>
      </w:pPr>
      <w:rPr>
        <w:b w:val="0"/>
      </w:rPr>
    </w:lvl>
    <w:lvl w:ilvl="3">
      <w:start w:val="1"/>
      <w:numFmt w:val="decimal"/>
      <w:lvlText w:val="%1.%2.%3.%4"/>
      <w:lvlJc w:val="left"/>
      <w:pPr>
        <w:ind w:left="1080" w:hanging="720"/>
      </w:pPr>
      <w:rPr>
        <w:b w:val="0"/>
        <w:color w:val="auto"/>
      </w:rPr>
    </w:lvl>
    <w:lvl w:ilvl="4">
      <w:start w:val="1"/>
      <w:numFmt w:val="decimal"/>
      <w:isLgl/>
      <w:lvlText w:val="%1.%2.%3.%4.%5"/>
      <w:lvlJc w:val="left"/>
      <w:pPr>
        <w:ind w:left="1080" w:hanging="720"/>
      </w:pPr>
      <w:rPr>
        <w:rFonts w:hint="default"/>
        <w:b w:val="0"/>
      </w:rPr>
    </w:lvl>
    <w:lvl w:ilvl="5">
      <w:start w:val="1"/>
      <w:numFmt w:val="decimal"/>
      <w:isLgl/>
      <w:lvlText w:val="%1.%2.%3.%4.%5.%6"/>
      <w:lvlJc w:val="left"/>
      <w:pPr>
        <w:ind w:left="1080" w:hanging="720"/>
      </w:pPr>
      <w:rPr>
        <w:rFonts w:hint="default"/>
        <w:b w:val="0"/>
      </w:rPr>
    </w:lvl>
    <w:lvl w:ilvl="6">
      <w:start w:val="1"/>
      <w:numFmt w:val="decimal"/>
      <w:isLgl/>
      <w:lvlText w:val="%1.%2.%3.%4.%5.%6.%7"/>
      <w:lvlJc w:val="left"/>
      <w:pPr>
        <w:ind w:left="1080" w:hanging="720"/>
      </w:pPr>
      <w:rPr>
        <w:rFonts w:hint="default"/>
        <w:b w:val="0"/>
      </w:rPr>
    </w:lvl>
    <w:lvl w:ilvl="7">
      <w:start w:val="1"/>
      <w:numFmt w:val="decimal"/>
      <w:isLgl/>
      <w:lvlText w:val="%1.%2.%3.%4.%5.%6.%7.%8"/>
      <w:lvlJc w:val="left"/>
      <w:pPr>
        <w:ind w:left="1080" w:hanging="720"/>
      </w:pPr>
      <w:rPr>
        <w:rFonts w:hint="default"/>
        <w:b w:val="0"/>
      </w:rPr>
    </w:lvl>
    <w:lvl w:ilvl="8">
      <w:start w:val="1"/>
      <w:numFmt w:val="decimal"/>
      <w:isLgl/>
      <w:lvlText w:val="%1.%2.%3.%4.%5.%6.%7.%8.%9"/>
      <w:lvlJc w:val="left"/>
      <w:pPr>
        <w:ind w:left="1080" w:hanging="720"/>
      </w:pPr>
      <w:rPr>
        <w:rFonts w:hint="default"/>
        <w:b w:val="0"/>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3"/>
  </w:num>
  <w:num w:numId="4">
    <w:abstractNumId w:val="16"/>
  </w:num>
  <w:num w:numId="5">
    <w:abstractNumId w:val="10"/>
  </w:num>
  <w:num w:numId="6">
    <w:abstractNumId w:val="15"/>
  </w:num>
  <w:num w:numId="7">
    <w:abstractNumId w:val="0"/>
  </w:num>
  <w:num w:numId="8">
    <w:abstractNumId w:val="11"/>
  </w:num>
  <w:num w:numId="9">
    <w:abstractNumId w:val="12"/>
  </w:num>
  <w:num w:numId="10">
    <w:abstractNumId w:val="17"/>
  </w:num>
  <w:num w:numId="11">
    <w:abstractNumId w:val="22"/>
  </w:num>
  <w:num w:numId="12">
    <w:abstractNumId w:val="1"/>
  </w:num>
  <w:num w:numId="13">
    <w:abstractNumId w:val="19"/>
  </w:num>
  <w:num w:numId="14">
    <w:abstractNumId w:val="28"/>
  </w:num>
  <w:num w:numId="15">
    <w:abstractNumId w:val="13"/>
  </w:num>
  <w:num w:numId="16">
    <w:abstractNumId w:val="9"/>
  </w:num>
  <w:num w:numId="17">
    <w:abstractNumId w:val="20"/>
  </w:num>
  <w:num w:numId="18">
    <w:abstractNumId w:val="14"/>
  </w:num>
  <w:num w:numId="19">
    <w:abstractNumId w:val="23"/>
  </w:num>
  <w:num w:numId="20">
    <w:abstractNumId w:val="2"/>
  </w:num>
  <w:num w:numId="21">
    <w:abstractNumId w:val="24"/>
  </w:num>
  <w:num w:numId="22">
    <w:abstractNumId w:val="7"/>
  </w:num>
  <w:num w:numId="23">
    <w:abstractNumId w:val="21"/>
  </w:num>
  <w:num w:numId="24">
    <w:abstractNumId w:val="6"/>
  </w:num>
  <w:num w:numId="25">
    <w:abstractNumId w:val="26"/>
  </w:num>
  <w:num w:numId="26">
    <w:abstractNumId w:val="8"/>
  </w:num>
  <w:num w:numId="27">
    <w:abstractNumId w:val="4"/>
  </w:num>
  <w:num w:numId="28">
    <w:abstractNumId w:val="27"/>
  </w:num>
  <w:num w:numId="29">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aarfv5595dsfe5v9spdpw1a2v5a002052z&quot;&gt;Francesca ENL X&lt;record-ids&gt;&lt;item&gt;961&lt;/item&gt;&lt;item&gt;2406&lt;/item&gt;&lt;item&gt;2486&lt;/item&gt;&lt;item&gt;2684&lt;/item&gt;&lt;item&gt;2685&lt;/item&gt;&lt;item&gt;2686&lt;/item&gt;&lt;item&gt;2687&lt;/item&gt;&lt;item&gt;2693&lt;/item&gt;&lt;item&gt;2694&lt;/item&gt;&lt;item&gt;2695&lt;/item&gt;&lt;item&gt;2696&lt;/item&gt;&lt;item&gt;2697&lt;/item&gt;&lt;item&gt;2698&lt;/item&gt;&lt;item&gt;2699&lt;/item&gt;&lt;item&gt;2700&lt;/item&gt;&lt;item&gt;2702&lt;/item&gt;&lt;item&gt;2704&lt;/item&gt;&lt;item&gt;2705&lt;/item&gt;&lt;item&gt;2707&lt;/item&gt;&lt;item&gt;2709&lt;/item&gt;&lt;item&gt;2710&lt;/item&gt;&lt;item&gt;2711&lt;/item&gt;&lt;item&gt;2712&lt;/item&gt;&lt;item&gt;2713&lt;/item&gt;&lt;item&gt;2714&lt;/item&gt;&lt;item&gt;2715&lt;/item&gt;&lt;item&gt;2717&lt;/item&gt;&lt;item&gt;2747&lt;/item&gt;&lt;item&gt;2748&lt;/item&gt;&lt;item&gt;2749&lt;/item&gt;&lt;/record-ids&gt;&lt;/item&gt;&lt;/Libraries&gt;"/>
  </w:docVars>
  <w:rsids>
    <w:rsidRoot w:val="00EE705F"/>
    <w:rsid w:val="00001169"/>
    <w:rsid w:val="00001806"/>
    <w:rsid w:val="00005815"/>
    <w:rsid w:val="00007DBC"/>
    <w:rsid w:val="00007EA1"/>
    <w:rsid w:val="000100F0"/>
    <w:rsid w:val="00012FF9"/>
    <w:rsid w:val="00014314"/>
    <w:rsid w:val="00021434"/>
    <w:rsid w:val="00021774"/>
    <w:rsid w:val="00021BA4"/>
    <w:rsid w:val="00021DF3"/>
    <w:rsid w:val="00023869"/>
    <w:rsid w:val="00024598"/>
    <w:rsid w:val="00032769"/>
    <w:rsid w:val="00037B58"/>
    <w:rsid w:val="00051B73"/>
    <w:rsid w:val="00056CE3"/>
    <w:rsid w:val="00060ABE"/>
    <w:rsid w:val="00061A50"/>
    <w:rsid w:val="00064104"/>
    <w:rsid w:val="00065415"/>
    <w:rsid w:val="00066025"/>
    <w:rsid w:val="000701D1"/>
    <w:rsid w:val="00072A34"/>
    <w:rsid w:val="000776A5"/>
    <w:rsid w:val="00080A20"/>
    <w:rsid w:val="00082796"/>
    <w:rsid w:val="00085613"/>
    <w:rsid w:val="00087C0A"/>
    <w:rsid w:val="00092D2F"/>
    <w:rsid w:val="00093BC4"/>
    <w:rsid w:val="00097929"/>
    <w:rsid w:val="000A0E33"/>
    <w:rsid w:val="000A1E80"/>
    <w:rsid w:val="000A3945"/>
    <w:rsid w:val="000A3B70"/>
    <w:rsid w:val="000A5153"/>
    <w:rsid w:val="000B10AE"/>
    <w:rsid w:val="000B30BF"/>
    <w:rsid w:val="000B3933"/>
    <w:rsid w:val="000B566B"/>
    <w:rsid w:val="000B662E"/>
    <w:rsid w:val="000B7294"/>
    <w:rsid w:val="000B75D0"/>
    <w:rsid w:val="000C0B13"/>
    <w:rsid w:val="000C1CF8"/>
    <w:rsid w:val="000C2EB2"/>
    <w:rsid w:val="000C49CF"/>
    <w:rsid w:val="000C52E9"/>
    <w:rsid w:val="000C5CDC"/>
    <w:rsid w:val="000C65DC"/>
    <w:rsid w:val="000C66F3"/>
    <w:rsid w:val="000C6900"/>
    <w:rsid w:val="000D0F6E"/>
    <w:rsid w:val="000D31E8"/>
    <w:rsid w:val="000D76E4"/>
    <w:rsid w:val="000E0415"/>
    <w:rsid w:val="000E0882"/>
    <w:rsid w:val="000E3816"/>
    <w:rsid w:val="000E4F77"/>
    <w:rsid w:val="000F066C"/>
    <w:rsid w:val="000F265C"/>
    <w:rsid w:val="000F2C2D"/>
    <w:rsid w:val="000F3AFA"/>
    <w:rsid w:val="000F5712"/>
    <w:rsid w:val="000F6611"/>
    <w:rsid w:val="000F7E22"/>
    <w:rsid w:val="0010069C"/>
    <w:rsid w:val="001040C6"/>
    <w:rsid w:val="001104F3"/>
    <w:rsid w:val="00112EEB"/>
    <w:rsid w:val="00113915"/>
    <w:rsid w:val="00124015"/>
    <w:rsid w:val="0012563A"/>
    <w:rsid w:val="001313A7"/>
    <w:rsid w:val="0013276F"/>
    <w:rsid w:val="0013621E"/>
    <w:rsid w:val="0013642E"/>
    <w:rsid w:val="001426CE"/>
    <w:rsid w:val="00150347"/>
    <w:rsid w:val="00152A23"/>
    <w:rsid w:val="00162CB7"/>
    <w:rsid w:val="001651AE"/>
    <w:rsid w:val="001652EC"/>
    <w:rsid w:val="00171E5B"/>
    <w:rsid w:val="00171F94"/>
    <w:rsid w:val="001737D7"/>
    <w:rsid w:val="00175D4E"/>
    <w:rsid w:val="0017668A"/>
    <w:rsid w:val="001766FE"/>
    <w:rsid w:val="001771E7"/>
    <w:rsid w:val="001911FF"/>
    <w:rsid w:val="00192006"/>
    <w:rsid w:val="0019245C"/>
    <w:rsid w:val="00193180"/>
    <w:rsid w:val="001A6C43"/>
    <w:rsid w:val="001B1519"/>
    <w:rsid w:val="001B2E2D"/>
    <w:rsid w:val="001B5CD2"/>
    <w:rsid w:val="001C0BEE"/>
    <w:rsid w:val="001C1E49"/>
    <w:rsid w:val="001C2A98"/>
    <w:rsid w:val="001C3DD9"/>
    <w:rsid w:val="001C6E52"/>
    <w:rsid w:val="001D36F3"/>
    <w:rsid w:val="001D3D7D"/>
    <w:rsid w:val="001D3FFF"/>
    <w:rsid w:val="001D625F"/>
    <w:rsid w:val="001D6D89"/>
    <w:rsid w:val="001D7576"/>
    <w:rsid w:val="001E0015"/>
    <w:rsid w:val="001E120E"/>
    <w:rsid w:val="001E14A0"/>
    <w:rsid w:val="001E60EA"/>
    <w:rsid w:val="001E7376"/>
    <w:rsid w:val="001F225C"/>
    <w:rsid w:val="001F6269"/>
    <w:rsid w:val="00201CFA"/>
    <w:rsid w:val="0020220D"/>
    <w:rsid w:val="00202448"/>
    <w:rsid w:val="002027CF"/>
    <w:rsid w:val="00202D15"/>
    <w:rsid w:val="00212EAE"/>
    <w:rsid w:val="00214BEE"/>
    <w:rsid w:val="00214F75"/>
    <w:rsid w:val="002205B8"/>
    <w:rsid w:val="002228D0"/>
    <w:rsid w:val="00225720"/>
    <w:rsid w:val="002259E5"/>
    <w:rsid w:val="00226140"/>
    <w:rsid w:val="002274F3"/>
    <w:rsid w:val="0023094C"/>
    <w:rsid w:val="00234BE3"/>
    <w:rsid w:val="00235960"/>
    <w:rsid w:val="00235A90"/>
    <w:rsid w:val="00237706"/>
    <w:rsid w:val="00237F03"/>
    <w:rsid w:val="0024048A"/>
    <w:rsid w:val="00241E48"/>
    <w:rsid w:val="0024214E"/>
    <w:rsid w:val="00242623"/>
    <w:rsid w:val="00243010"/>
    <w:rsid w:val="00243348"/>
    <w:rsid w:val="00250558"/>
    <w:rsid w:val="00252261"/>
    <w:rsid w:val="00260652"/>
    <w:rsid w:val="00261F25"/>
    <w:rsid w:val="00262B32"/>
    <w:rsid w:val="002648A9"/>
    <w:rsid w:val="0026536F"/>
    <w:rsid w:val="0026553C"/>
    <w:rsid w:val="00267DD5"/>
    <w:rsid w:val="00272F78"/>
    <w:rsid w:val="00274A0A"/>
    <w:rsid w:val="0027621B"/>
    <w:rsid w:val="00277593"/>
    <w:rsid w:val="00280918"/>
    <w:rsid w:val="00282AF6"/>
    <w:rsid w:val="0028551A"/>
    <w:rsid w:val="00287085"/>
    <w:rsid w:val="00290AF9"/>
    <w:rsid w:val="002967CF"/>
    <w:rsid w:val="00297788"/>
    <w:rsid w:val="002A05E6"/>
    <w:rsid w:val="002A484B"/>
    <w:rsid w:val="002A555C"/>
    <w:rsid w:val="002A64A6"/>
    <w:rsid w:val="002B427E"/>
    <w:rsid w:val="002B6FEE"/>
    <w:rsid w:val="002B72A8"/>
    <w:rsid w:val="002B77DE"/>
    <w:rsid w:val="002C07E3"/>
    <w:rsid w:val="002C47D4"/>
    <w:rsid w:val="002C5B5A"/>
    <w:rsid w:val="002D0F38"/>
    <w:rsid w:val="002D77E3"/>
    <w:rsid w:val="002E748E"/>
    <w:rsid w:val="002E7D7E"/>
    <w:rsid w:val="002F0848"/>
    <w:rsid w:val="002F2859"/>
    <w:rsid w:val="002F4740"/>
    <w:rsid w:val="002F6D62"/>
    <w:rsid w:val="002F6E3C"/>
    <w:rsid w:val="0030117D"/>
    <w:rsid w:val="00301F30"/>
    <w:rsid w:val="00303C87"/>
    <w:rsid w:val="003108E5"/>
    <w:rsid w:val="003120CB"/>
    <w:rsid w:val="003149EC"/>
    <w:rsid w:val="00317F63"/>
    <w:rsid w:val="00320153"/>
    <w:rsid w:val="00320367"/>
    <w:rsid w:val="00322871"/>
    <w:rsid w:val="00326FB3"/>
    <w:rsid w:val="003316D4"/>
    <w:rsid w:val="00331E41"/>
    <w:rsid w:val="00333822"/>
    <w:rsid w:val="00336640"/>
    <w:rsid w:val="00336715"/>
    <w:rsid w:val="00336E60"/>
    <w:rsid w:val="00337D7E"/>
    <w:rsid w:val="00340DFD"/>
    <w:rsid w:val="00344954"/>
    <w:rsid w:val="00350CD7"/>
    <w:rsid w:val="00353E3D"/>
    <w:rsid w:val="003549EA"/>
    <w:rsid w:val="00360C17"/>
    <w:rsid w:val="003621C6"/>
    <w:rsid w:val="003622B8"/>
    <w:rsid w:val="00366B76"/>
    <w:rsid w:val="003722DB"/>
    <w:rsid w:val="00373051"/>
    <w:rsid w:val="00373B8F"/>
    <w:rsid w:val="00375658"/>
    <w:rsid w:val="00376D95"/>
    <w:rsid w:val="00377FBB"/>
    <w:rsid w:val="00385140"/>
    <w:rsid w:val="00390F70"/>
    <w:rsid w:val="003935C7"/>
    <w:rsid w:val="003A16FC"/>
    <w:rsid w:val="003A4FCD"/>
    <w:rsid w:val="003B0944"/>
    <w:rsid w:val="003B1593"/>
    <w:rsid w:val="003B4381"/>
    <w:rsid w:val="003B4407"/>
    <w:rsid w:val="003C1043"/>
    <w:rsid w:val="003C1A30"/>
    <w:rsid w:val="003C31C5"/>
    <w:rsid w:val="003C6779"/>
    <w:rsid w:val="003D1F8D"/>
    <w:rsid w:val="003D2998"/>
    <w:rsid w:val="003D2F0A"/>
    <w:rsid w:val="003D3891"/>
    <w:rsid w:val="003D5D84"/>
    <w:rsid w:val="003E0F4F"/>
    <w:rsid w:val="003E18AC"/>
    <w:rsid w:val="003E210B"/>
    <w:rsid w:val="003E26D3"/>
    <w:rsid w:val="003E2A12"/>
    <w:rsid w:val="003E3384"/>
    <w:rsid w:val="003E548E"/>
    <w:rsid w:val="003F67B2"/>
    <w:rsid w:val="004008D1"/>
    <w:rsid w:val="00400955"/>
    <w:rsid w:val="00403996"/>
    <w:rsid w:val="00405B9B"/>
    <w:rsid w:val="00411B0F"/>
    <w:rsid w:val="00413804"/>
    <w:rsid w:val="004148E1"/>
    <w:rsid w:val="00414CFA"/>
    <w:rsid w:val="00417424"/>
    <w:rsid w:val="004174AF"/>
    <w:rsid w:val="00420BE9"/>
    <w:rsid w:val="00423AD8"/>
    <w:rsid w:val="00424C85"/>
    <w:rsid w:val="004258FE"/>
    <w:rsid w:val="004260BD"/>
    <w:rsid w:val="0043012F"/>
    <w:rsid w:val="00430E31"/>
    <w:rsid w:val="00430F1F"/>
    <w:rsid w:val="004326EA"/>
    <w:rsid w:val="0044434C"/>
    <w:rsid w:val="0044456B"/>
    <w:rsid w:val="00447BD1"/>
    <w:rsid w:val="004507F3"/>
    <w:rsid w:val="00450AF4"/>
    <w:rsid w:val="00451DEE"/>
    <w:rsid w:val="00453542"/>
    <w:rsid w:val="0045723F"/>
    <w:rsid w:val="00457F21"/>
    <w:rsid w:val="004646FF"/>
    <w:rsid w:val="004671C7"/>
    <w:rsid w:val="00470F73"/>
    <w:rsid w:val="00471469"/>
    <w:rsid w:val="00471968"/>
    <w:rsid w:val="00472F4D"/>
    <w:rsid w:val="004730BF"/>
    <w:rsid w:val="004745F0"/>
    <w:rsid w:val="00474DCB"/>
    <w:rsid w:val="0047535C"/>
    <w:rsid w:val="00476346"/>
    <w:rsid w:val="004800DF"/>
    <w:rsid w:val="00485855"/>
    <w:rsid w:val="00485870"/>
    <w:rsid w:val="00485FE8"/>
    <w:rsid w:val="00492EB5"/>
    <w:rsid w:val="00494F77"/>
    <w:rsid w:val="00497721"/>
    <w:rsid w:val="004A0229"/>
    <w:rsid w:val="004A35D2"/>
    <w:rsid w:val="004A71E4"/>
    <w:rsid w:val="004B2F00"/>
    <w:rsid w:val="004B67EA"/>
    <w:rsid w:val="004B6E31"/>
    <w:rsid w:val="004C1D66"/>
    <w:rsid w:val="004C31D7"/>
    <w:rsid w:val="004C4AD2"/>
    <w:rsid w:val="004C512C"/>
    <w:rsid w:val="004D1F21"/>
    <w:rsid w:val="004D59D8"/>
    <w:rsid w:val="004D5BF3"/>
    <w:rsid w:val="004D5DA1"/>
    <w:rsid w:val="004E06C5"/>
    <w:rsid w:val="004E150F"/>
    <w:rsid w:val="004E1DCA"/>
    <w:rsid w:val="004E23A1"/>
    <w:rsid w:val="004E3489"/>
    <w:rsid w:val="004E358A"/>
    <w:rsid w:val="004E3AFA"/>
    <w:rsid w:val="004E5EA4"/>
    <w:rsid w:val="004E6588"/>
    <w:rsid w:val="004F363B"/>
    <w:rsid w:val="00501660"/>
    <w:rsid w:val="0050261B"/>
    <w:rsid w:val="00502A0A"/>
    <w:rsid w:val="00504CF8"/>
    <w:rsid w:val="00505CF9"/>
    <w:rsid w:val="00507C50"/>
    <w:rsid w:val="00515D03"/>
    <w:rsid w:val="00517C3A"/>
    <w:rsid w:val="00520D9D"/>
    <w:rsid w:val="00523199"/>
    <w:rsid w:val="00523514"/>
    <w:rsid w:val="00524B99"/>
    <w:rsid w:val="00527BF4"/>
    <w:rsid w:val="00531B29"/>
    <w:rsid w:val="005324BE"/>
    <w:rsid w:val="00534F6C"/>
    <w:rsid w:val="00535994"/>
    <w:rsid w:val="0053646D"/>
    <w:rsid w:val="00540AAD"/>
    <w:rsid w:val="00543EC1"/>
    <w:rsid w:val="00546458"/>
    <w:rsid w:val="005506FE"/>
    <w:rsid w:val="0055087C"/>
    <w:rsid w:val="0055307F"/>
    <w:rsid w:val="00553413"/>
    <w:rsid w:val="00560E31"/>
    <w:rsid w:val="00561984"/>
    <w:rsid w:val="00562765"/>
    <w:rsid w:val="00574597"/>
    <w:rsid w:val="00581711"/>
    <w:rsid w:val="00581B23"/>
    <w:rsid w:val="0058219C"/>
    <w:rsid w:val="00583679"/>
    <w:rsid w:val="00586364"/>
    <w:rsid w:val="0058707F"/>
    <w:rsid w:val="00587A50"/>
    <w:rsid w:val="00592112"/>
    <w:rsid w:val="005931FE"/>
    <w:rsid w:val="005947EC"/>
    <w:rsid w:val="005A0828"/>
    <w:rsid w:val="005A12A5"/>
    <w:rsid w:val="005A37E5"/>
    <w:rsid w:val="005B0072"/>
    <w:rsid w:val="005B0732"/>
    <w:rsid w:val="005B38A0"/>
    <w:rsid w:val="005B491C"/>
    <w:rsid w:val="005B4DBF"/>
    <w:rsid w:val="005B5D37"/>
    <w:rsid w:val="005B5DE2"/>
    <w:rsid w:val="005B674C"/>
    <w:rsid w:val="005C2B85"/>
    <w:rsid w:val="005C7561"/>
    <w:rsid w:val="005D1E57"/>
    <w:rsid w:val="005D2F57"/>
    <w:rsid w:val="005D34F6"/>
    <w:rsid w:val="005D4F1A"/>
    <w:rsid w:val="005D5359"/>
    <w:rsid w:val="005E1884"/>
    <w:rsid w:val="005E3297"/>
    <w:rsid w:val="005E4F1A"/>
    <w:rsid w:val="005F373A"/>
    <w:rsid w:val="005F4F87"/>
    <w:rsid w:val="005F5429"/>
    <w:rsid w:val="005F6B0E"/>
    <w:rsid w:val="005F760E"/>
    <w:rsid w:val="005F7B1D"/>
    <w:rsid w:val="00600D0E"/>
    <w:rsid w:val="0060222A"/>
    <w:rsid w:val="00606B23"/>
    <w:rsid w:val="00610C21"/>
    <w:rsid w:val="00611907"/>
    <w:rsid w:val="00613116"/>
    <w:rsid w:val="006202A6"/>
    <w:rsid w:val="0062054B"/>
    <w:rsid w:val="006217F9"/>
    <w:rsid w:val="00621C4E"/>
    <w:rsid w:val="00621F9B"/>
    <w:rsid w:val="00624EAE"/>
    <w:rsid w:val="006305D7"/>
    <w:rsid w:val="00633A01"/>
    <w:rsid w:val="00633B97"/>
    <w:rsid w:val="006341F7"/>
    <w:rsid w:val="00634F54"/>
    <w:rsid w:val="00635014"/>
    <w:rsid w:val="00636369"/>
    <w:rsid w:val="006369CE"/>
    <w:rsid w:val="006411CA"/>
    <w:rsid w:val="00646237"/>
    <w:rsid w:val="00653954"/>
    <w:rsid w:val="006619C8"/>
    <w:rsid w:val="00665FCF"/>
    <w:rsid w:val="006711CE"/>
    <w:rsid w:val="00671710"/>
    <w:rsid w:val="00673414"/>
    <w:rsid w:val="00673F89"/>
    <w:rsid w:val="00674829"/>
    <w:rsid w:val="00676079"/>
    <w:rsid w:val="00676ECD"/>
    <w:rsid w:val="00677D0A"/>
    <w:rsid w:val="0068185F"/>
    <w:rsid w:val="00685B31"/>
    <w:rsid w:val="006863C9"/>
    <w:rsid w:val="00696E51"/>
    <w:rsid w:val="006A01CF"/>
    <w:rsid w:val="006A60DD"/>
    <w:rsid w:val="006B074C"/>
    <w:rsid w:val="006B3B84"/>
    <w:rsid w:val="006B4E7C"/>
    <w:rsid w:val="006B5D8C"/>
    <w:rsid w:val="006B70F9"/>
    <w:rsid w:val="006B72D4"/>
    <w:rsid w:val="006C11CC"/>
    <w:rsid w:val="006C1AEB"/>
    <w:rsid w:val="006C57FE"/>
    <w:rsid w:val="006C5CCF"/>
    <w:rsid w:val="006E4B63"/>
    <w:rsid w:val="006F06E4"/>
    <w:rsid w:val="006F7B41"/>
    <w:rsid w:val="00702B5D"/>
    <w:rsid w:val="00703ED2"/>
    <w:rsid w:val="007065DC"/>
    <w:rsid w:val="00707B8D"/>
    <w:rsid w:val="00713636"/>
    <w:rsid w:val="00714B8C"/>
    <w:rsid w:val="00714D83"/>
    <w:rsid w:val="0071675D"/>
    <w:rsid w:val="00716DB4"/>
    <w:rsid w:val="00717001"/>
    <w:rsid w:val="007222DD"/>
    <w:rsid w:val="00733E54"/>
    <w:rsid w:val="00734F80"/>
    <w:rsid w:val="00735CF5"/>
    <w:rsid w:val="0074063A"/>
    <w:rsid w:val="00742AA4"/>
    <w:rsid w:val="00743BA1"/>
    <w:rsid w:val="00745F1E"/>
    <w:rsid w:val="007515FE"/>
    <w:rsid w:val="00752B1F"/>
    <w:rsid w:val="007601D0"/>
    <w:rsid w:val="0076109D"/>
    <w:rsid w:val="0076138D"/>
    <w:rsid w:val="007631AE"/>
    <w:rsid w:val="00767107"/>
    <w:rsid w:val="00772EF4"/>
    <w:rsid w:val="007730FD"/>
    <w:rsid w:val="00773BFD"/>
    <w:rsid w:val="007743B3"/>
    <w:rsid w:val="00774490"/>
    <w:rsid w:val="00774F51"/>
    <w:rsid w:val="007819FF"/>
    <w:rsid w:val="00784A4C"/>
    <w:rsid w:val="00784BC6"/>
    <w:rsid w:val="0078523D"/>
    <w:rsid w:val="0079190B"/>
    <w:rsid w:val="007931DF"/>
    <w:rsid w:val="00795595"/>
    <w:rsid w:val="007A0172"/>
    <w:rsid w:val="007A2511"/>
    <w:rsid w:val="007A260E"/>
    <w:rsid w:val="007A4CA7"/>
    <w:rsid w:val="007A4D4C"/>
    <w:rsid w:val="007A4DD6"/>
    <w:rsid w:val="007A5CB9"/>
    <w:rsid w:val="007B6B07"/>
    <w:rsid w:val="007B6D43"/>
    <w:rsid w:val="007B7185"/>
    <w:rsid w:val="007B749A"/>
    <w:rsid w:val="007B7C6E"/>
    <w:rsid w:val="007C285C"/>
    <w:rsid w:val="007C40CA"/>
    <w:rsid w:val="007C6C49"/>
    <w:rsid w:val="007D09E4"/>
    <w:rsid w:val="007D44D7"/>
    <w:rsid w:val="007D621A"/>
    <w:rsid w:val="007E005E"/>
    <w:rsid w:val="007E058A"/>
    <w:rsid w:val="007E2887"/>
    <w:rsid w:val="007E5278"/>
    <w:rsid w:val="007E749C"/>
    <w:rsid w:val="007F1526"/>
    <w:rsid w:val="007F1B5C"/>
    <w:rsid w:val="007F6627"/>
    <w:rsid w:val="00801257"/>
    <w:rsid w:val="00803B0A"/>
    <w:rsid w:val="00804DED"/>
    <w:rsid w:val="00805B96"/>
    <w:rsid w:val="008105BE"/>
    <w:rsid w:val="008115A5"/>
    <w:rsid w:val="00811D46"/>
    <w:rsid w:val="00812BFA"/>
    <w:rsid w:val="008138E6"/>
    <w:rsid w:val="0081415D"/>
    <w:rsid w:val="0081711B"/>
    <w:rsid w:val="00820229"/>
    <w:rsid w:val="00822142"/>
    <w:rsid w:val="00822448"/>
    <w:rsid w:val="00822ABE"/>
    <w:rsid w:val="008244D1"/>
    <w:rsid w:val="00827F51"/>
    <w:rsid w:val="0083104E"/>
    <w:rsid w:val="008318C1"/>
    <w:rsid w:val="008343BE"/>
    <w:rsid w:val="00840FB4"/>
    <w:rsid w:val="00841050"/>
    <w:rsid w:val="008410B2"/>
    <w:rsid w:val="008500A0"/>
    <w:rsid w:val="008524E5"/>
    <w:rsid w:val="0085351C"/>
    <w:rsid w:val="008549CA"/>
    <w:rsid w:val="008556C3"/>
    <w:rsid w:val="0085687C"/>
    <w:rsid w:val="0086470B"/>
    <w:rsid w:val="00865E93"/>
    <w:rsid w:val="008706C5"/>
    <w:rsid w:val="00873707"/>
    <w:rsid w:val="00874B20"/>
    <w:rsid w:val="008763E1"/>
    <w:rsid w:val="0087775C"/>
    <w:rsid w:val="00877EC8"/>
    <w:rsid w:val="00880F36"/>
    <w:rsid w:val="00882F12"/>
    <w:rsid w:val="00885530"/>
    <w:rsid w:val="008910D1"/>
    <w:rsid w:val="0089296C"/>
    <w:rsid w:val="00896ABD"/>
    <w:rsid w:val="00897724"/>
    <w:rsid w:val="008A096B"/>
    <w:rsid w:val="008A3380"/>
    <w:rsid w:val="008A4905"/>
    <w:rsid w:val="008A7A9C"/>
    <w:rsid w:val="008B0148"/>
    <w:rsid w:val="008B06BD"/>
    <w:rsid w:val="008B15B4"/>
    <w:rsid w:val="008B5218"/>
    <w:rsid w:val="008B7102"/>
    <w:rsid w:val="008C3B7D"/>
    <w:rsid w:val="008D0F90"/>
    <w:rsid w:val="008D1F88"/>
    <w:rsid w:val="008D3715"/>
    <w:rsid w:val="008D41E9"/>
    <w:rsid w:val="008D5465"/>
    <w:rsid w:val="008D7EB7"/>
    <w:rsid w:val="008E3684"/>
    <w:rsid w:val="008E4E74"/>
    <w:rsid w:val="008E50A6"/>
    <w:rsid w:val="008E50B9"/>
    <w:rsid w:val="008E57F5"/>
    <w:rsid w:val="008E7606"/>
    <w:rsid w:val="008F1DAA"/>
    <w:rsid w:val="008F3EBD"/>
    <w:rsid w:val="008F60B2"/>
    <w:rsid w:val="008F7C41"/>
    <w:rsid w:val="00900F91"/>
    <w:rsid w:val="009031E2"/>
    <w:rsid w:val="0091276C"/>
    <w:rsid w:val="00914E7B"/>
    <w:rsid w:val="009158E9"/>
    <w:rsid w:val="00916079"/>
    <w:rsid w:val="009165AC"/>
    <w:rsid w:val="0092053F"/>
    <w:rsid w:val="00921AA9"/>
    <w:rsid w:val="0092340A"/>
    <w:rsid w:val="009313D9"/>
    <w:rsid w:val="00932D8F"/>
    <w:rsid w:val="009339D1"/>
    <w:rsid w:val="00935B7F"/>
    <w:rsid w:val="00941293"/>
    <w:rsid w:val="00946372"/>
    <w:rsid w:val="009472F7"/>
    <w:rsid w:val="00950C17"/>
    <w:rsid w:val="00951FAF"/>
    <w:rsid w:val="00954740"/>
    <w:rsid w:val="00963ABC"/>
    <w:rsid w:val="00965D21"/>
    <w:rsid w:val="00967764"/>
    <w:rsid w:val="00970B0E"/>
    <w:rsid w:val="00970BB9"/>
    <w:rsid w:val="009726EE"/>
    <w:rsid w:val="00975573"/>
    <w:rsid w:val="00976D03"/>
    <w:rsid w:val="00977B30"/>
    <w:rsid w:val="00982F41"/>
    <w:rsid w:val="00985090"/>
    <w:rsid w:val="00987710"/>
    <w:rsid w:val="009904AB"/>
    <w:rsid w:val="00992EF3"/>
    <w:rsid w:val="00995688"/>
    <w:rsid w:val="009958A6"/>
    <w:rsid w:val="009960E4"/>
    <w:rsid w:val="00996456"/>
    <w:rsid w:val="009A04F5"/>
    <w:rsid w:val="009A15EF"/>
    <w:rsid w:val="009A38A5"/>
    <w:rsid w:val="009A4F65"/>
    <w:rsid w:val="009A7790"/>
    <w:rsid w:val="009A79AD"/>
    <w:rsid w:val="009B118B"/>
    <w:rsid w:val="009B1737"/>
    <w:rsid w:val="009B3D4B"/>
    <w:rsid w:val="009B5B99"/>
    <w:rsid w:val="009B6EFC"/>
    <w:rsid w:val="009C2041"/>
    <w:rsid w:val="009C2DF8"/>
    <w:rsid w:val="009C31BF"/>
    <w:rsid w:val="009C6320"/>
    <w:rsid w:val="009C68B7"/>
    <w:rsid w:val="009D0834"/>
    <w:rsid w:val="009D0A1E"/>
    <w:rsid w:val="009D2AE3"/>
    <w:rsid w:val="009D52BC"/>
    <w:rsid w:val="009D7D0A"/>
    <w:rsid w:val="009E02FE"/>
    <w:rsid w:val="009E09D9"/>
    <w:rsid w:val="009E4444"/>
    <w:rsid w:val="009E59EF"/>
    <w:rsid w:val="009F01B1"/>
    <w:rsid w:val="009F0DBB"/>
    <w:rsid w:val="009F3887"/>
    <w:rsid w:val="009F6A9F"/>
    <w:rsid w:val="009F7308"/>
    <w:rsid w:val="009F732B"/>
    <w:rsid w:val="00A01FE0"/>
    <w:rsid w:val="00A10656"/>
    <w:rsid w:val="00A113C0"/>
    <w:rsid w:val="00A12FA6"/>
    <w:rsid w:val="00A1339B"/>
    <w:rsid w:val="00A14ABA"/>
    <w:rsid w:val="00A24CB6"/>
    <w:rsid w:val="00A26CD2"/>
    <w:rsid w:val="00A27667"/>
    <w:rsid w:val="00A32979"/>
    <w:rsid w:val="00A335DE"/>
    <w:rsid w:val="00A34A67"/>
    <w:rsid w:val="00A37462"/>
    <w:rsid w:val="00A418DA"/>
    <w:rsid w:val="00A45048"/>
    <w:rsid w:val="00A459E1"/>
    <w:rsid w:val="00A47B00"/>
    <w:rsid w:val="00A52296"/>
    <w:rsid w:val="00A54781"/>
    <w:rsid w:val="00A55661"/>
    <w:rsid w:val="00A61B70"/>
    <w:rsid w:val="00A61FA8"/>
    <w:rsid w:val="00A637F4"/>
    <w:rsid w:val="00A65485"/>
    <w:rsid w:val="00A66E05"/>
    <w:rsid w:val="00A70753"/>
    <w:rsid w:val="00A712D2"/>
    <w:rsid w:val="00A82C8A"/>
    <w:rsid w:val="00A8346B"/>
    <w:rsid w:val="00A852FF"/>
    <w:rsid w:val="00A87337"/>
    <w:rsid w:val="00A90C97"/>
    <w:rsid w:val="00A93D5C"/>
    <w:rsid w:val="00A95E68"/>
    <w:rsid w:val="00A960C8"/>
    <w:rsid w:val="00A96604"/>
    <w:rsid w:val="00AA03DF"/>
    <w:rsid w:val="00AA1B4F"/>
    <w:rsid w:val="00AA21D8"/>
    <w:rsid w:val="00AA2F40"/>
    <w:rsid w:val="00AA4198"/>
    <w:rsid w:val="00AA4797"/>
    <w:rsid w:val="00AA54F3"/>
    <w:rsid w:val="00AA6B43"/>
    <w:rsid w:val="00AB367A"/>
    <w:rsid w:val="00AC01D1"/>
    <w:rsid w:val="00AC0E83"/>
    <w:rsid w:val="00AC52A5"/>
    <w:rsid w:val="00AC6EFD"/>
    <w:rsid w:val="00AC6FBD"/>
    <w:rsid w:val="00AC7151"/>
    <w:rsid w:val="00AD14E7"/>
    <w:rsid w:val="00AD400B"/>
    <w:rsid w:val="00AD460A"/>
    <w:rsid w:val="00AD6A05"/>
    <w:rsid w:val="00AD6EA4"/>
    <w:rsid w:val="00AE272B"/>
    <w:rsid w:val="00AE3E3A"/>
    <w:rsid w:val="00AE489A"/>
    <w:rsid w:val="00AE77B4"/>
    <w:rsid w:val="00AE7C1A"/>
    <w:rsid w:val="00AE7DF8"/>
    <w:rsid w:val="00AF0D9C"/>
    <w:rsid w:val="00AF13AB"/>
    <w:rsid w:val="00AF1D36"/>
    <w:rsid w:val="00AF280B"/>
    <w:rsid w:val="00AF5F75"/>
    <w:rsid w:val="00AF6001"/>
    <w:rsid w:val="00B00B83"/>
    <w:rsid w:val="00B01A16"/>
    <w:rsid w:val="00B07F45"/>
    <w:rsid w:val="00B1021A"/>
    <w:rsid w:val="00B11383"/>
    <w:rsid w:val="00B1481A"/>
    <w:rsid w:val="00B15A1F"/>
    <w:rsid w:val="00B15FE9"/>
    <w:rsid w:val="00B2148A"/>
    <w:rsid w:val="00B220C2"/>
    <w:rsid w:val="00B25B32"/>
    <w:rsid w:val="00B2721A"/>
    <w:rsid w:val="00B27FEE"/>
    <w:rsid w:val="00B32616"/>
    <w:rsid w:val="00B34673"/>
    <w:rsid w:val="00B36C42"/>
    <w:rsid w:val="00B42EA7"/>
    <w:rsid w:val="00B50C75"/>
    <w:rsid w:val="00B5337C"/>
    <w:rsid w:val="00B53FDE"/>
    <w:rsid w:val="00B54C44"/>
    <w:rsid w:val="00B5548C"/>
    <w:rsid w:val="00B56397"/>
    <w:rsid w:val="00B6027B"/>
    <w:rsid w:val="00B6186B"/>
    <w:rsid w:val="00B65EDB"/>
    <w:rsid w:val="00B67AFF"/>
    <w:rsid w:val="00B70B59"/>
    <w:rsid w:val="00B72D31"/>
    <w:rsid w:val="00B73657"/>
    <w:rsid w:val="00B775D2"/>
    <w:rsid w:val="00B822CB"/>
    <w:rsid w:val="00B86EB3"/>
    <w:rsid w:val="00B93E6B"/>
    <w:rsid w:val="00BA1735"/>
    <w:rsid w:val="00BA19FA"/>
    <w:rsid w:val="00BA4288"/>
    <w:rsid w:val="00BA5727"/>
    <w:rsid w:val="00BB48E5"/>
    <w:rsid w:val="00BB5607"/>
    <w:rsid w:val="00BB5ACA"/>
    <w:rsid w:val="00BB627F"/>
    <w:rsid w:val="00BB7B55"/>
    <w:rsid w:val="00BC0246"/>
    <w:rsid w:val="00BC0936"/>
    <w:rsid w:val="00BC0FEA"/>
    <w:rsid w:val="00BC3823"/>
    <w:rsid w:val="00BC5841"/>
    <w:rsid w:val="00BC6F63"/>
    <w:rsid w:val="00BD0A09"/>
    <w:rsid w:val="00BD60B4"/>
    <w:rsid w:val="00BD6C46"/>
    <w:rsid w:val="00BD796B"/>
    <w:rsid w:val="00BE2920"/>
    <w:rsid w:val="00BE40C0"/>
    <w:rsid w:val="00BE5F4A"/>
    <w:rsid w:val="00BE7AEF"/>
    <w:rsid w:val="00BE7BB2"/>
    <w:rsid w:val="00BF09B0"/>
    <w:rsid w:val="00BF1544"/>
    <w:rsid w:val="00BF1B53"/>
    <w:rsid w:val="00BF246D"/>
    <w:rsid w:val="00BF281F"/>
    <w:rsid w:val="00BF43E8"/>
    <w:rsid w:val="00C06E80"/>
    <w:rsid w:val="00C06F06"/>
    <w:rsid w:val="00C13FA6"/>
    <w:rsid w:val="00C2013D"/>
    <w:rsid w:val="00C20FAD"/>
    <w:rsid w:val="00C2375F"/>
    <w:rsid w:val="00C2477E"/>
    <w:rsid w:val="00C247CB"/>
    <w:rsid w:val="00C2701E"/>
    <w:rsid w:val="00C30900"/>
    <w:rsid w:val="00C31828"/>
    <w:rsid w:val="00C32E66"/>
    <w:rsid w:val="00C3355F"/>
    <w:rsid w:val="00C33D93"/>
    <w:rsid w:val="00C3569A"/>
    <w:rsid w:val="00C407EA"/>
    <w:rsid w:val="00C427A5"/>
    <w:rsid w:val="00C43F48"/>
    <w:rsid w:val="00C448FF"/>
    <w:rsid w:val="00C45786"/>
    <w:rsid w:val="00C45E57"/>
    <w:rsid w:val="00C507FA"/>
    <w:rsid w:val="00C519F4"/>
    <w:rsid w:val="00C52F29"/>
    <w:rsid w:val="00C56793"/>
    <w:rsid w:val="00C56CE6"/>
    <w:rsid w:val="00C5745F"/>
    <w:rsid w:val="00C60005"/>
    <w:rsid w:val="00C600D8"/>
    <w:rsid w:val="00C607FC"/>
    <w:rsid w:val="00C61A98"/>
    <w:rsid w:val="00C63201"/>
    <w:rsid w:val="00C64E62"/>
    <w:rsid w:val="00C651D5"/>
    <w:rsid w:val="00C6523A"/>
    <w:rsid w:val="00C65CCC"/>
    <w:rsid w:val="00C66263"/>
    <w:rsid w:val="00C6654F"/>
    <w:rsid w:val="00C73903"/>
    <w:rsid w:val="00C7618F"/>
    <w:rsid w:val="00C765A9"/>
    <w:rsid w:val="00C8162D"/>
    <w:rsid w:val="00C83493"/>
    <w:rsid w:val="00C83A0B"/>
    <w:rsid w:val="00C842D0"/>
    <w:rsid w:val="00C84ED1"/>
    <w:rsid w:val="00C85D2D"/>
    <w:rsid w:val="00C9038F"/>
    <w:rsid w:val="00C92AAB"/>
    <w:rsid w:val="00CA207C"/>
    <w:rsid w:val="00CA2435"/>
    <w:rsid w:val="00CA272F"/>
    <w:rsid w:val="00CA2B14"/>
    <w:rsid w:val="00CA4068"/>
    <w:rsid w:val="00CA4542"/>
    <w:rsid w:val="00CB2E94"/>
    <w:rsid w:val="00CB339C"/>
    <w:rsid w:val="00CB37F8"/>
    <w:rsid w:val="00CB7CE8"/>
    <w:rsid w:val="00CB7DC3"/>
    <w:rsid w:val="00CC398B"/>
    <w:rsid w:val="00CC3FAE"/>
    <w:rsid w:val="00CC436E"/>
    <w:rsid w:val="00CD0E2F"/>
    <w:rsid w:val="00CD1D49"/>
    <w:rsid w:val="00CD2F20"/>
    <w:rsid w:val="00CD6B20"/>
    <w:rsid w:val="00CE1339"/>
    <w:rsid w:val="00CE239C"/>
    <w:rsid w:val="00CE4C59"/>
    <w:rsid w:val="00CE61CC"/>
    <w:rsid w:val="00CE6E42"/>
    <w:rsid w:val="00CF060F"/>
    <w:rsid w:val="00CF20B7"/>
    <w:rsid w:val="00CF6692"/>
    <w:rsid w:val="00CF7441"/>
    <w:rsid w:val="00CF7EC4"/>
    <w:rsid w:val="00CF7F67"/>
    <w:rsid w:val="00D00D16"/>
    <w:rsid w:val="00D00F89"/>
    <w:rsid w:val="00D03C6C"/>
    <w:rsid w:val="00D04760"/>
    <w:rsid w:val="00D04A95"/>
    <w:rsid w:val="00D06288"/>
    <w:rsid w:val="00D068C7"/>
    <w:rsid w:val="00D10C13"/>
    <w:rsid w:val="00D128A4"/>
    <w:rsid w:val="00D15131"/>
    <w:rsid w:val="00D164D1"/>
    <w:rsid w:val="00D16FA2"/>
    <w:rsid w:val="00D20954"/>
    <w:rsid w:val="00D21C39"/>
    <w:rsid w:val="00D21FC6"/>
    <w:rsid w:val="00D2243A"/>
    <w:rsid w:val="00D32C57"/>
    <w:rsid w:val="00D33393"/>
    <w:rsid w:val="00D33D36"/>
    <w:rsid w:val="00D34D94"/>
    <w:rsid w:val="00D355CC"/>
    <w:rsid w:val="00D368A2"/>
    <w:rsid w:val="00D409E2"/>
    <w:rsid w:val="00D427D7"/>
    <w:rsid w:val="00D4401F"/>
    <w:rsid w:val="00D44E62"/>
    <w:rsid w:val="00D505B5"/>
    <w:rsid w:val="00D51570"/>
    <w:rsid w:val="00D556AD"/>
    <w:rsid w:val="00D60381"/>
    <w:rsid w:val="00D616DE"/>
    <w:rsid w:val="00D62201"/>
    <w:rsid w:val="00D64F51"/>
    <w:rsid w:val="00D651D1"/>
    <w:rsid w:val="00D65BC7"/>
    <w:rsid w:val="00D675B7"/>
    <w:rsid w:val="00D717BB"/>
    <w:rsid w:val="00D7226B"/>
    <w:rsid w:val="00D72707"/>
    <w:rsid w:val="00D75A9C"/>
    <w:rsid w:val="00D84577"/>
    <w:rsid w:val="00D90871"/>
    <w:rsid w:val="00D9155F"/>
    <w:rsid w:val="00D9390C"/>
    <w:rsid w:val="00D9403F"/>
    <w:rsid w:val="00D959B4"/>
    <w:rsid w:val="00DA1D5B"/>
    <w:rsid w:val="00DA339B"/>
    <w:rsid w:val="00DA44DE"/>
    <w:rsid w:val="00DB620A"/>
    <w:rsid w:val="00DC3832"/>
    <w:rsid w:val="00DC3FE3"/>
    <w:rsid w:val="00DC5E1D"/>
    <w:rsid w:val="00DC7A51"/>
    <w:rsid w:val="00DC7EF0"/>
    <w:rsid w:val="00DD3B1E"/>
    <w:rsid w:val="00DD437C"/>
    <w:rsid w:val="00DD5AD5"/>
    <w:rsid w:val="00DE32CF"/>
    <w:rsid w:val="00DE3730"/>
    <w:rsid w:val="00DE3BF7"/>
    <w:rsid w:val="00DE5687"/>
    <w:rsid w:val="00DE5B5F"/>
    <w:rsid w:val="00DF6CF4"/>
    <w:rsid w:val="00DF771B"/>
    <w:rsid w:val="00E00696"/>
    <w:rsid w:val="00E03651"/>
    <w:rsid w:val="00E03808"/>
    <w:rsid w:val="00E060C2"/>
    <w:rsid w:val="00E06324"/>
    <w:rsid w:val="00E10943"/>
    <w:rsid w:val="00E12FB0"/>
    <w:rsid w:val="00E14814"/>
    <w:rsid w:val="00E1591B"/>
    <w:rsid w:val="00E16A50"/>
    <w:rsid w:val="00E1771C"/>
    <w:rsid w:val="00E224F9"/>
    <w:rsid w:val="00E249D5"/>
    <w:rsid w:val="00E26F73"/>
    <w:rsid w:val="00E33C68"/>
    <w:rsid w:val="00E34EEB"/>
    <w:rsid w:val="00E3652F"/>
    <w:rsid w:val="00E3687C"/>
    <w:rsid w:val="00E44EB9"/>
    <w:rsid w:val="00E46358"/>
    <w:rsid w:val="00E471DC"/>
    <w:rsid w:val="00E50345"/>
    <w:rsid w:val="00E50EB4"/>
    <w:rsid w:val="00E532FC"/>
    <w:rsid w:val="00E54EC1"/>
    <w:rsid w:val="00E559B4"/>
    <w:rsid w:val="00E55BB0"/>
    <w:rsid w:val="00E609E5"/>
    <w:rsid w:val="00E60F27"/>
    <w:rsid w:val="00E64D93"/>
    <w:rsid w:val="00E65EDB"/>
    <w:rsid w:val="00E66927"/>
    <w:rsid w:val="00E677B8"/>
    <w:rsid w:val="00E67FA1"/>
    <w:rsid w:val="00E7387D"/>
    <w:rsid w:val="00E73D53"/>
    <w:rsid w:val="00E74447"/>
    <w:rsid w:val="00E75111"/>
    <w:rsid w:val="00E77296"/>
    <w:rsid w:val="00E822A6"/>
    <w:rsid w:val="00E90E16"/>
    <w:rsid w:val="00E93297"/>
    <w:rsid w:val="00E93763"/>
    <w:rsid w:val="00E96C4C"/>
    <w:rsid w:val="00EA094A"/>
    <w:rsid w:val="00EA2AAE"/>
    <w:rsid w:val="00EA2EC0"/>
    <w:rsid w:val="00EA427A"/>
    <w:rsid w:val="00EA723B"/>
    <w:rsid w:val="00EA7917"/>
    <w:rsid w:val="00EB360D"/>
    <w:rsid w:val="00EB37B0"/>
    <w:rsid w:val="00EB6350"/>
    <w:rsid w:val="00EB687A"/>
    <w:rsid w:val="00EC2F62"/>
    <w:rsid w:val="00EC3455"/>
    <w:rsid w:val="00EC62EB"/>
    <w:rsid w:val="00EC6E9F"/>
    <w:rsid w:val="00ED44F0"/>
    <w:rsid w:val="00ED4B33"/>
    <w:rsid w:val="00ED6F68"/>
    <w:rsid w:val="00ED70C9"/>
    <w:rsid w:val="00ED7DD6"/>
    <w:rsid w:val="00EE009F"/>
    <w:rsid w:val="00EE060B"/>
    <w:rsid w:val="00EE15A1"/>
    <w:rsid w:val="00EE2A7C"/>
    <w:rsid w:val="00EE2C42"/>
    <w:rsid w:val="00EE341B"/>
    <w:rsid w:val="00EE3D79"/>
    <w:rsid w:val="00EE4453"/>
    <w:rsid w:val="00EE5FCE"/>
    <w:rsid w:val="00EE6BBD"/>
    <w:rsid w:val="00EE6E1E"/>
    <w:rsid w:val="00EE705F"/>
    <w:rsid w:val="00EE783B"/>
    <w:rsid w:val="00EF1462"/>
    <w:rsid w:val="00EF54FD"/>
    <w:rsid w:val="00F01707"/>
    <w:rsid w:val="00F02218"/>
    <w:rsid w:val="00F0325F"/>
    <w:rsid w:val="00F13112"/>
    <w:rsid w:val="00F16FE6"/>
    <w:rsid w:val="00F238BD"/>
    <w:rsid w:val="00F24992"/>
    <w:rsid w:val="00F26322"/>
    <w:rsid w:val="00F320EB"/>
    <w:rsid w:val="00F32F2F"/>
    <w:rsid w:val="00F33F3F"/>
    <w:rsid w:val="00F34184"/>
    <w:rsid w:val="00F3577A"/>
    <w:rsid w:val="00F35BDD"/>
    <w:rsid w:val="00F403FD"/>
    <w:rsid w:val="00F40D93"/>
    <w:rsid w:val="00F41E72"/>
    <w:rsid w:val="00F444E4"/>
    <w:rsid w:val="00F45BDF"/>
    <w:rsid w:val="00F50300"/>
    <w:rsid w:val="00F50CAE"/>
    <w:rsid w:val="00F54CE5"/>
    <w:rsid w:val="00F56E39"/>
    <w:rsid w:val="00F623E9"/>
    <w:rsid w:val="00F63951"/>
    <w:rsid w:val="00F63C86"/>
    <w:rsid w:val="00F76167"/>
    <w:rsid w:val="00F766BE"/>
    <w:rsid w:val="00F77EB9"/>
    <w:rsid w:val="00F80635"/>
    <w:rsid w:val="00F815D1"/>
    <w:rsid w:val="00F81E7E"/>
    <w:rsid w:val="00F81F0F"/>
    <w:rsid w:val="00F825F4"/>
    <w:rsid w:val="00F86564"/>
    <w:rsid w:val="00F92AA1"/>
    <w:rsid w:val="00F932DE"/>
    <w:rsid w:val="00F93AC3"/>
    <w:rsid w:val="00F963DD"/>
    <w:rsid w:val="00F9641A"/>
    <w:rsid w:val="00F96E43"/>
    <w:rsid w:val="00F97004"/>
    <w:rsid w:val="00FA2045"/>
    <w:rsid w:val="00FA223B"/>
    <w:rsid w:val="00FA411F"/>
    <w:rsid w:val="00FA70BE"/>
    <w:rsid w:val="00FA7A66"/>
    <w:rsid w:val="00FB1AA9"/>
    <w:rsid w:val="00FB4B5A"/>
    <w:rsid w:val="00FB5963"/>
    <w:rsid w:val="00FB5DAA"/>
    <w:rsid w:val="00FB741A"/>
    <w:rsid w:val="00FC04B9"/>
    <w:rsid w:val="00FC161A"/>
    <w:rsid w:val="00FC23D5"/>
    <w:rsid w:val="00FC3716"/>
    <w:rsid w:val="00FC4627"/>
    <w:rsid w:val="00FC4C1A"/>
    <w:rsid w:val="00FC6468"/>
    <w:rsid w:val="00FC6D49"/>
    <w:rsid w:val="00FC7666"/>
    <w:rsid w:val="00FD0585"/>
    <w:rsid w:val="00FD4922"/>
    <w:rsid w:val="00FD6461"/>
    <w:rsid w:val="00FD6C26"/>
    <w:rsid w:val="00FD6FD2"/>
    <w:rsid w:val="00FE0281"/>
    <w:rsid w:val="00FE7083"/>
    <w:rsid w:val="00FF019F"/>
    <w:rsid w:val="00FF1B2A"/>
    <w:rsid w:val="00FF30DE"/>
    <w:rsid w:val="00FF539F"/>
    <w:rsid w:val="00FF644B"/>
    <w:rsid w:val="6DA3E4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79D2E6"/>
  <w15:docId w15:val="{3D6C6192-033F-46E1-AC29-5239D08F7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18C1"/>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A45048"/>
    <w:pPr>
      <w:jc w:val="center"/>
    </w:pPr>
    <w:rPr>
      <w:noProof/>
    </w:rPr>
  </w:style>
  <w:style w:type="character" w:customStyle="1" w:styleId="EndNoteBibliographyTitleChar">
    <w:name w:val="EndNote Bibliography Title Char"/>
    <w:basedOn w:val="DefaultParagraphFont"/>
    <w:link w:val="EndNoteBibliographyTitle"/>
    <w:rsid w:val="00A45048"/>
    <w:rPr>
      <w:rFonts w:ascii="Calibri" w:hAnsi="Calibri" w:cs="Calibri"/>
      <w:noProof/>
      <w:color w:val="000000"/>
      <w:sz w:val="24"/>
      <w:szCs w:val="24"/>
    </w:rPr>
  </w:style>
  <w:style w:type="paragraph" w:customStyle="1" w:styleId="EndNoteBibliography">
    <w:name w:val="EndNote Bibliography"/>
    <w:basedOn w:val="Normal"/>
    <w:link w:val="EndNoteBibliographyChar"/>
    <w:rsid w:val="00A45048"/>
    <w:rPr>
      <w:noProof/>
    </w:rPr>
  </w:style>
  <w:style w:type="character" w:customStyle="1" w:styleId="EndNoteBibliographyChar">
    <w:name w:val="EndNote Bibliography Char"/>
    <w:basedOn w:val="DefaultParagraphFont"/>
    <w:link w:val="EndNoteBibliography"/>
    <w:rsid w:val="00A45048"/>
    <w:rPr>
      <w:rFonts w:ascii="Calibri" w:hAnsi="Calibri" w:cs="Calibri"/>
      <w:noProof/>
      <w:color w:val="000000"/>
      <w:sz w:val="24"/>
      <w:szCs w:val="24"/>
    </w:rPr>
  </w:style>
  <w:style w:type="character" w:styleId="LineNumber">
    <w:name w:val="line number"/>
    <w:basedOn w:val="DefaultParagraphFont"/>
    <w:uiPriority w:val="99"/>
    <w:semiHidden/>
    <w:unhideWhenUsed/>
    <w:rsid w:val="0046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814407">
      <w:bodyDiv w:val="1"/>
      <w:marLeft w:val="0"/>
      <w:marRight w:val="0"/>
      <w:marTop w:val="0"/>
      <w:marBottom w:val="0"/>
      <w:divBdr>
        <w:top w:val="none" w:sz="0" w:space="0" w:color="auto"/>
        <w:left w:val="none" w:sz="0" w:space="0" w:color="auto"/>
        <w:bottom w:val="none" w:sz="0" w:space="0" w:color="auto"/>
        <w:right w:val="none" w:sz="0" w:space="0" w:color="auto"/>
      </w:divBdr>
      <w:divsChild>
        <w:div w:id="543521175">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3909334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E7DDD1-BE17-4012-8942-01AAB625E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1</Pages>
  <Words>5200</Words>
  <Characters>2964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16</cp:revision>
  <cp:lastPrinted>2013-05-29T14:32:00Z</cp:lastPrinted>
  <dcterms:created xsi:type="dcterms:W3CDTF">2019-09-05T13:51:00Z</dcterms:created>
  <dcterms:modified xsi:type="dcterms:W3CDTF">2019-09-06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